
<file path=[Content_Types].xml><?xml version="1.0" encoding="utf-8"?>
<Types xmlns="http://schemas.openxmlformats.org/package/2006/content-types">
  <Default Extension="odttf" ContentType="application/vnd.openxmlformats-officedocument.obfuscatedFont"/>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59FF324" w14:textId="77777777" w:rsidR="006023DC" w:rsidRDefault="006023DC">
      <w:pPr>
        <w:widowControl w:val="0"/>
        <w:pBdr>
          <w:top w:val="nil"/>
          <w:left w:val="nil"/>
          <w:bottom w:val="nil"/>
          <w:right w:val="nil"/>
          <w:between w:val="nil"/>
        </w:pBdr>
        <w:spacing w:line="276" w:lineRule="auto"/>
        <w:ind w:left="0" w:hanging="2"/>
        <w:rPr>
          <w:rFonts w:ascii="Arial" w:eastAsia="Arial" w:hAnsi="Arial" w:cs="Arial"/>
          <w:color w:val="000000"/>
          <w:sz w:val="22"/>
          <w:szCs w:val="22"/>
        </w:rPr>
      </w:pPr>
    </w:p>
    <w:tbl>
      <w:tblPr>
        <w:tblStyle w:val="a"/>
        <w:tblW w:w="9085" w:type="dxa"/>
        <w:tblInd w:w="-14" w:type="dxa"/>
        <w:tblBorders>
          <w:top w:val="nil"/>
          <w:left w:val="nil"/>
          <w:bottom w:val="single" w:sz="24" w:space="0" w:color="538135"/>
          <w:right w:val="nil"/>
          <w:insideH w:val="nil"/>
          <w:insideV w:val="nil"/>
        </w:tblBorders>
        <w:tblLayout w:type="fixed"/>
        <w:tblLook w:val="0000" w:firstRow="0" w:lastRow="0" w:firstColumn="0" w:lastColumn="0" w:noHBand="0" w:noVBand="0"/>
      </w:tblPr>
      <w:tblGrid>
        <w:gridCol w:w="9085"/>
      </w:tblGrid>
      <w:tr w:rsidR="006023DC" w14:paraId="3E953ACE" w14:textId="77777777">
        <w:tc>
          <w:tcPr>
            <w:tcW w:w="9085" w:type="dxa"/>
          </w:tcPr>
          <w:p w14:paraId="643F640C" w14:textId="77777777" w:rsidR="006023DC" w:rsidRDefault="00000000">
            <w:pPr>
              <w:ind w:left="1" w:right="-115" w:hanging="3"/>
              <w:jc w:val="center"/>
              <w:rPr>
                <w:rFonts w:ascii="EB Garamond" w:eastAsia="EB Garamond" w:hAnsi="EB Garamond" w:cs="EB Garamond"/>
                <w:sz w:val="26"/>
                <w:szCs w:val="26"/>
              </w:rPr>
            </w:pPr>
            <w:r>
              <w:rPr>
                <w:rFonts w:ascii="Matura MT Script Capitals" w:eastAsia="Matura MT Script Capitals" w:hAnsi="Matura MT Script Capitals" w:cs="Matura MT Script Capitals"/>
                <w:sz w:val="32"/>
                <w:szCs w:val="32"/>
              </w:rPr>
              <w:t>Al-Musannif</w:t>
            </w:r>
            <w:r>
              <w:rPr>
                <w:rFonts w:ascii="Arial Rounded" w:eastAsia="Arial Rounded" w:hAnsi="Arial Rounded" w:cs="Arial Rounded"/>
                <w:b/>
                <w:sz w:val="32"/>
                <w:szCs w:val="32"/>
              </w:rPr>
              <w:t>:</w:t>
            </w:r>
            <w:r>
              <w:rPr>
                <w:rFonts w:ascii="EB Garamond" w:eastAsia="EB Garamond" w:hAnsi="EB Garamond" w:cs="EB Garamond"/>
                <w:sz w:val="26"/>
                <w:szCs w:val="26"/>
              </w:rPr>
              <w:t xml:space="preserve"> Journal of Islamic Education and Teacher Training</w:t>
            </w:r>
          </w:p>
          <w:p w14:paraId="6EEE147F" w14:textId="77777777" w:rsidR="006023DC" w:rsidRDefault="00000000">
            <w:pPr>
              <w:spacing w:line="360" w:lineRule="auto"/>
              <w:ind w:left="0" w:right="-115" w:hanging="2"/>
              <w:jc w:val="center"/>
              <w:rPr>
                <w:rFonts w:ascii="EB Garamond" w:eastAsia="EB Garamond" w:hAnsi="EB Garamond" w:cs="EB Garamond"/>
                <w:color w:val="009900"/>
                <w:sz w:val="22"/>
                <w:szCs w:val="22"/>
              </w:rPr>
            </w:pPr>
            <w:r>
              <w:rPr>
                <w:rFonts w:ascii="EB Garamond" w:eastAsia="EB Garamond" w:hAnsi="EB Garamond" w:cs="EB Garamond"/>
                <w:sz w:val="22"/>
                <w:szCs w:val="22"/>
              </w:rPr>
              <w:t>(Al-Musannif: Jurnal Pendidikan Islam dan Keguruan)</w:t>
            </w:r>
          </w:p>
        </w:tc>
      </w:tr>
    </w:tbl>
    <w:p w14:paraId="7DFDD59C" w14:textId="77777777" w:rsidR="006023DC" w:rsidRDefault="006023DC">
      <w:pPr>
        <w:spacing w:before="60"/>
        <w:ind w:left="0" w:right="1032" w:hanging="2"/>
        <w:jc w:val="right"/>
        <w:rPr>
          <w:rFonts w:ascii="Lucida Bright" w:eastAsia="Lucida Bright" w:hAnsi="Lucida Bright" w:cs="Lucida Bright"/>
          <w:sz w:val="16"/>
          <w:szCs w:val="16"/>
        </w:rPr>
      </w:pPr>
      <w:hyperlink r:id="rId8">
        <w:r>
          <w:rPr>
            <w:rFonts w:ascii="Lucida Bright" w:eastAsia="Lucida Bright" w:hAnsi="Lucida Bright" w:cs="Lucida Bright"/>
            <w:color w:val="000000"/>
            <w:sz w:val="16"/>
            <w:szCs w:val="16"/>
          </w:rPr>
          <w:t>https://jurnal.mtsddicilellang.sch.id/index.php/al-musannif</w:t>
        </w:r>
      </w:hyperlink>
    </w:p>
    <w:p w14:paraId="0DF8CDA4" w14:textId="77777777" w:rsidR="006023DC" w:rsidRDefault="006023DC">
      <w:pPr>
        <w:ind w:left="1" w:hanging="3"/>
        <w:jc w:val="center"/>
        <w:rPr>
          <w:color w:val="000000"/>
          <w:sz w:val="28"/>
          <w:szCs w:val="28"/>
        </w:rPr>
      </w:pPr>
    </w:p>
    <w:p w14:paraId="1C961696" w14:textId="46A0BBC3" w:rsidR="006023DC" w:rsidRDefault="00BC77AA">
      <w:pPr>
        <w:ind w:left="1" w:hanging="3"/>
        <w:jc w:val="center"/>
        <w:rPr>
          <w:b/>
          <w:color w:val="000000"/>
          <w:sz w:val="28"/>
          <w:szCs w:val="28"/>
        </w:rPr>
      </w:pPr>
      <w:r>
        <w:rPr>
          <w:b/>
          <w:color w:val="000000"/>
          <w:sz w:val="28"/>
          <w:szCs w:val="28"/>
        </w:rPr>
        <w:t>IMPLEMENTASI ICE BREAKING ACTIVITIES ATRAKTIF DI KELAS 4 MI I’ANATUSH SHIBYAN PADA MATA PELAJARAN FIKIH</w:t>
      </w:r>
    </w:p>
    <w:p w14:paraId="0E38C615" w14:textId="77777777" w:rsidR="00BC77AA" w:rsidRPr="00BC77AA" w:rsidRDefault="00BC77AA" w:rsidP="00BC77AA">
      <w:pPr>
        <w:ind w:left="0" w:hanging="2"/>
        <w:jc w:val="center"/>
        <w:rPr>
          <w:color w:val="000000"/>
        </w:rPr>
      </w:pPr>
    </w:p>
    <w:p w14:paraId="3313DF28" w14:textId="77777777" w:rsidR="00BC77AA" w:rsidRPr="00BC77AA" w:rsidRDefault="00BC77AA" w:rsidP="00BC77AA">
      <w:pPr>
        <w:ind w:left="0" w:hanging="2"/>
        <w:jc w:val="center"/>
        <w:rPr>
          <w:color w:val="000000"/>
        </w:rPr>
      </w:pPr>
    </w:p>
    <w:p w14:paraId="64CA96F9" w14:textId="73D3ADB3" w:rsidR="00BC77AA" w:rsidRPr="00BC77AA" w:rsidRDefault="00BC77AA" w:rsidP="00BC77AA">
      <w:pPr>
        <w:ind w:left="1" w:hanging="3"/>
        <w:jc w:val="center"/>
        <w:rPr>
          <w:b/>
          <w:bCs/>
          <w:i/>
          <w:iCs/>
          <w:color w:val="000000"/>
          <w:sz w:val="28"/>
          <w:szCs w:val="28"/>
        </w:rPr>
      </w:pPr>
      <w:r w:rsidRPr="00BC77AA">
        <w:rPr>
          <w:b/>
          <w:bCs/>
          <w:i/>
          <w:iCs/>
          <w:color w:val="000000"/>
          <w:sz w:val="28"/>
          <w:szCs w:val="28"/>
        </w:rPr>
        <w:t>IMPLEMENTATION OF ATTRACTIVE ICE BREAKING ACTIVITIES IN CLASS 4 MI I’ANATUSH SHIBYAN ON FIQH SUBJECTS</w:t>
      </w:r>
    </w:p>
    <w:p w14:paraId="7FE0BFE7" w14:textId="77777777" w:rsidR="00BC77AA" w:rsidRDefault="00BC77AA" w:rsidP="00BC77AA">
      <w:pPr>
        <w:ind w:leftChars="0" w:left="0" w:firstLineChars="0" w:firstLine="0"/>
        <w:rPr>
          <w:color w:val="000000"/>
        </w:rPr>
      </w:pPr>
    </w:p>
    <w:p w14:paraId="5B0FCB81" w14:textId="77777777" w:rsidR="006023DC" w:rsidRDefault="006023DC">
      <w:pPr>
        <w:ind w:left="0" w:hanging="2"/>
        <w:jc w:val="center"/>
        <w:rPr>
          <w:color w:val="000000"/>
        </w:rPr>
      </w:pPr>
      <w:bookmarkStart w:id="0" w:name="_heading=h.gjdgxs" w:colFirst="0" w:colLast="0"/>
      <w:bookmarkEnd w:id="0"/>
    </w:p>
    <w:p w14:paraId="07FEF9B2" w14:textId="4880E586" w:rsidR="006023DC" w:rsidRDefault="00BC77AA">
      <w:pPr>
        <w:ind w:left="0" w:hanging="2"/>
        <w:jc w:val="center"/>
        <w:rPr>
          <w:color w:val="000000"/>
          <w:sz w:val="22"/>
          <w:szCs w:val="22"/>
        </w:rPr>
      </w:pPr>
      <w:bookmarkStart w:id="1" w:name="_heading=h.30j0zll" w:colFirst="0" w:colLast="0"/>
      <w:bookmarkEnd w:id="1"/>
      <w:r>
        <w:rPr>
          <w:b/>
          <w:color w:val="000000"/>
          <w:sz w:val="22"/>
          <w:szCs w:val="22"/>
        </w:rPr>
        <w:t>Amelia Septianingrum</w:t>
      </w:r>
      <w:r>
        <w:rPr>
          <w:b/>
          <w:color w:val="000000"/>
          <w:sz w:val="22"/>
          <w:szCs w:val="22"/>
          <w:vertAlign w:val="superscript"/>
        </w:rPr>
        <w:t>1</w:t>
      </w:r>
      <w:r>
        <w:rPr>
          <w:b/>
          <w:color w:val="000000"/>
          <w:sz w:val="22"/>
          <w:szCs w:val="22"/>
        </w:rPr>
        <w:t>*, Eka Setya Budi</w:t>
      </w:r>
      <w:r>
        <w:rPr>
          <w:b/>
          <w:color w:val="000000"/>
          <w:sz w:val="22"/>
          <w:szCs w:val="22"/>
          <w:vertAlign w:val="superscript"/>
        </w:rPr>
        <w:t>2</w:t>
      </w:r>
    </w:p>
    <w:p w14:paraId="5BBDCF5E" w14:textId="4915B453" w:rsidR="006023DC" w:rsidRDefault="00000000">
      <w:pPr>
        <w:ind w:left="0" w:hanging="2"/>
        <w:jc w:val="center"/>
        <w:rPr>
          <w:color w:val="000000"/>
          <w:sz w:val="20"/>
          <w:szCs w:val="20"/>
        </w:rPr>
      </w:pPr>
      <w:r>
        <w:rPr>
          <w:color w:val="000000"/>
          <w:sz w:val="20"/>
          <w:szCs w:val="20"/>
          <w:vertAlign w:val="superscript"/>
        </w:rPr>
        <w:t>1</w:t>
      </w:r>
      <w:r w:rsidR="00BC77AA">
        <w:rPr>
          <w:color w:val="000000"/>
          <w:sz w:val="20"/>
          <w:szCs w:val="20"/>
        </w:rPr>
        <w:t>Universitas Islam Nahdlatul Ulama Jepara, Indonesia</w:t>
      </w:r>
      <w:r>
        <w:rPr>
          <w:color w:val="000000"/>
          <w:sz w:val="20"/>
          <w:szCs w:val="20"/>
        </w:rPr>
        <w:t xml:space="preserve"> </w:t>
      </w:r>
    </w:p>
    <w:p w14:paraId="1BC941B6" w14:textId="638E303B" w:rsidR="006023DC" w:rsidRDefault="00000000">
      <w:pPr>
        <w:ind w:left="0" w:hanging="2"/>
        <w:jc w:val="center"/>
        <w:rPr>
          <w:color w:val="000000"/>
          <w:sz w:val="20"/>
          <w:szCs w:val="20"/>
        </w:rPr>
      </w:pPr>
      <w:r>
        <w:rPr>
          <w:color w:val="000000"/>
          <w:sz w:val="20"/>
          <w:szCs w:val="20"/>
          <w:vertAlign w:val="superscript"/>
        </w:rPr>
        <w:t>2</w:t>
      </w:r>
      <w:r w:rsidR="00BC77AA">
        <w:rPr>
          <w:color w:val="000000"/>
          <w:sz w:val="20"/>
          <w:szCs w:val="20"/>
        </w:rPr>
        <w:t>Universitas Islam Nahdlatul Ulama Jepara, Indonesia</w:t>
      </w:r>
    </w:p>
    <w:p w14:paraId="12EAA090" w14:textId="1FAB7070" w:rsidR="006023DC" w:rsidRDefault="006023DC">
      <w:pPr>
        <w:ind w:left="0" w:hanging="2"/>
        <w:jc w:val="center"/>
        <w:rPr>
          <w:color w:val="000000"/>
          <w:sz w:val="20"/>
          <w:szCs w:val="20"/>
        </w:rPr>
      </w:pPr>
    </w:p>
    <w:p w14:paraId="4E1E65B1" w14:textId="77777777" w:rsidR="006023DC" w:rsidRDefault="006023DC">
      <w:pPr>
        <w:ind w:left="0" w:hanging="2"/>
        <w:jc w:val="center"/>
        <w:rPr>
          <w:color w:val="000000"/>
          <w:sz w:val="20"/>
          <w:szCs w:val="20"/>
        </w:rPr>
      </w:pPr>
    </w:p>
    <w:tbl>
      <w:tblPr>
        <w:tblStyle w:val="a0"/>
        <w:tblW w:w="9099" w:type="dxa"/>
        <w:tblInd w:w="-14" w:type="dxa"/>
        <w:tblBorders>
          <w:top w:val="nil"/>
          <w:left w:val="nil"/>
          <w:bottom w:val="nil"/>
          <w:right w:val="nil"/>
          <w:insideH w:val="single" w:sz="24" w:space="0" w:color="009900"/>
          <w:insideV w:val="single" w:sz="4" w:space="0" w:color="000000"/>
        </w:tblBorders>
        <w:tblLayout w:type="fixed"/>
        <w:tblLook w:val="0000" w:firstRow="0" w:lastRow="0" w:firstColumn="0" w:lastColumn="0" w:noHBand="0" w:noVBand="0"/>
      </w:tblPr>
      <w:tblGrid>
        <w:gridCol w:w="3416"/>
        <w:gridCol w:w="5683"/>
      </w:tblGrid>
      <w:tr w:rsidR="006023DC" w14:paraId="00A968C2" w14:textId="77777777">
        <w:tc>
          <w:tcPr>
            <w:tcW w:w="3416" w:type="dxa"/>
          </w:tcPr>
          <w:p w14:paraId="7F3005AC" w14:textId="77777777" w:rsidR="006023DC" w:rsidRDefault="00000000">
            <w:pPr>
              <w:ind w:left="0" w:hanging="2"/>
              <w:rPr>
                <w:color w:val="000000"/>
                <w:sz w:val="20"/>
                <w:szCs w:val="20"/>
              </w:rPr>
            </w:pPr>
            <w:r>
              <w:rPr>
                <w:b/>
                <w:color w:val="000000"/>
                <w:sz w:val="20"/>
                <w:szCs w:val="20"/>
              </w:rPr>
              <w:t xml:space="preserve">Article History: </w:t>
            </w:r>
          </w:p>
          <w:p w14:paraId="70569789" w14:textId="77777777" w:rsidR="006023DC" w:rsidRDefault="00000000">
            <w:pPr>
              <w:ind w:left="0" w:hanging="2"/>
              <w:rPr>
                <w:color w:val="000000"/>
                <w:sz w:val="20"/>
                <w:szCs w:val="20"/>
              </w:rPr>
            </w:pPr>
            <w:r>
              <w:rPr>
                <w:color w:val="000000"/>
                <w:sz w:val="20"/>
                <w:szCs w:val="20"/>
              </w:rPr>
              <w:t>Received: xxxx xx, 20xx</w:t>
            </w:r>
          </w:p>
          <w:p w14:paraId="45004CF1" w14:textId="77777777" w:rsidR="006023DC" w:rsidRDefault="00000000">
            <w:pPr>
              <w:ind w:left="0" w:hanging="2"/>
              <w:rPr>
                <w:color w:val="000000"/>
                <w:sz w:val="20"/>
                <w:szCs w:val="20"/>
              </w:rPr>
            </w:pPr>
            <w:r>
              <w:rPr>
                <w:color w:val="000000"/>
                <w:sz w:val="20"/>
                <w:szCs w:val="20"/>
              </w:rPr>
              <w:t xml:space="preserve">Revised: xxxx xx, 20xx </w:t>
            </w:r>
          </w:p>
          <w:p w14:paraId="3794A23A" w14:textId="77777777" w:rsidR="006023DC" w:rsidRDefault="00000000">
            <w:pPr>
              <w:ind w:left="0" w:hanging="2"/>
              <w:rPr>
                <w:color w:val="000000"/>
                <w:sz w:val="20"/>
                <w:szCs w:val="20"/>
              </w:rPr>
            </w:pPr>
            <w:r>
              <w:rPr>
                <w:color w:val="000000"/>
                <w:sz w:val="20"/>
                <w:szCs w:val="20"/>
              </w:rPr>
              <w:t xml:space="preserve">Accepted: xxxx xx, 20xx </w:t>
            </w:r>
          </w:p>
          <w:p w14:paraId="5C205B64" w14:textId="77777777" w:rsidR="006023DC" w:rsidRDefault="00000000">
            <w:pPr>
              <w:ind w:left="0" w:hanging="2"/>
              <w:rPr>
                <w:color w:val="000000"/>
                <w:sz w:val="20"/>
                <w:szCs w:val="20"/>
              </w:rPr>
            </w:pPr>
            <w:r>
              <w:rPr>
                <w:color w:val="000000"/>
                <w:sz w:val="20"/>
                <w:szCs w:val="20"/>
              </w:rPr>
              <w:t>Available online xxxx xx, 20xx</w:t>
            </w:r>
          </w:p>
          <w:p w14:paraId="605F00BD" w14:textId="77777777" w:rsidR="006023DC" w:rsidRDefault="006023DC">
            <w:pPr>
              <w:ind w:left="0" w:hanging="2"/>
              <w:rPr>
                <w:color w:val="000000"/>
                <w:sz w:val="20"/>
                <w:szCs w:val="20"/>
              </w:rPr>
            </w:pPr>
          </w:p>
          <w:p w14:paraId="37AC44B4" w14:textId="77777777" w:rsidR="006023DC" w:rsidRDefault="00000000">
            <w:pPr>
              <w:ind w:left="0" w:hanging="2"/>
              <w:rPr>
                <w:color w:val="000000"/>
                <w:sz w:val="20"/>
                <w:szCs w:val="20"/>
              </w:rPr>
            </w:pPr>
            <w:r>
              <w:rPr>
                <w:b/>
                <w:color w:val="000000"/>
                <w:sz w:val="20"/>
                <w:szCs w:val="20"/>
              </w:rPr>
              <w:t>*Correspondence:</w:t>
            </w:r>
          </w:p>
          <w:p w14:paraId="66D47266" w14:textId="77777777" w:rsidR="006023DC" w:rsidRDefault="00000000">
            <w:pPr>
              <w:ind w:left="0" w:hanging="2"/>
              <w:rPr>
                <w:color w:val="000000"/>
                <w:sz w:val="20"/>
                <w:szCs w:val="20"/>
              </w:rPr>
            </w:pPr>
            <w:r>
              <w:rPr>
                <w:b/>
                <w:i/>
                <w:color w:val="000000"/>
                <w:sz w:val="20"/>
                <w:szCs w:val="20"/>
              </w:rPr>
              <w:t>Address:</w:t>
            </w:r>
          </w:p>
          <w:p w14:paraId="46174B98" w14:textId="11536C64" w:rsidR="006023DC" w:rsidRDefault="00000000">
            <w:pPr>
              <w:ind w:left="0" w:hanging="2"/>
              <w:rPr>
                <w:color w:val="000000"/>
                <w:sz w:val="20"/>
                <w:szCs w:val="20"/>
              </w:rPr>
            </w:pPr>
            <w:r>
              <w:rPr>
                <w:color w:val="000000"/>
                <w:sz w:val="20"/>
                <w:szCs w:val="20"/>
              </w:rPr>
              <w:t xml:space="preserve">Jl. </w:t>
            </w:r>
            <w:r w:rsidR="00646DBE" w:rsidRPr="00646DBE">
              <w:rPr>
                <w:color w:val="000000"/>
                <w:sz w:val="20"/>
                <w:szCs w:val="20"/>
              </w:rPr>
              <w:t xml:space="preserve">Taman Siswa Pekeng, Tahunan, Tahunan, Kab. Jepara, Jawa Tengah, 59427, </w:t>
            </w:r>
            <w:r w:rsidR="00646DBE">
              <w:rPr>
                <w:color w:val="000000"/>
                <w:sz w:val="20"/>
                <w:szCs w:val="20"/>
              </w:rPr>
              <w:t>Indonesia</w:t>
            </w:r>
            <w:r w:rsidR="00646DBE" w:rsidRPr="00646DBE">
              <w:rPr>
                <w:color w:val="000000"/>
                <w:sz w:val="20"/>
                <w:szCs w:val="20"/>
              </w:rPr>
              <w:br/>
            </w:r>
            <w:r w:rsidR="00646DBE" w:rsidRPr="00646DBE">
              <w:rPr>
                <w:color w:val="000000"/>
                <w:sz w:val="20"/>
                <w:szCs w:val="20"/>
              </w:rPr>
              <w:br/>
            </w:r>
            <w:r>
              <w:rPr>
                <w:b/>
                <w:i/>
                <w:color w:val="000000"/>
                <w:sz w:val="20"/>
                <w:szCs w:val="20"/>
              </w:rPr>
              <w:t>Email:</w:t>
            </w:r>
          </w:p>
          <w:p w14:paraId="06BBDF76" w14:textId="58234B5D" w:rsidR="006023DC" w:rsidRDefault="00646DBE">
            <w:pPr>
              <w:ind w:left="0" w:hanging="2"/>
              <w:rPr>
                <w:color w:val="000000"/>
                <w:sz w:val="20"/>
                <w:szCs w:val="20"/>
              </w:rPr>
            </w:pPr>
            <w:hyperlink r:id="rId9" w:history="1">
              <w:r w:rsidRPr="00555ECD">
                <w:rPr>
                  <w:rStyle w:val="Hyperlink"/>
                  <w:sz w:val="20"/>
                  <w:szCs w:val="20"/>
                </w:rPr>
                <w:t>211310004661@unisnu.ac.id</w:t>
              </w:r>
            </w:hyperlink>
          </w:p>
          <w:p w14:paraId="70787227" w14:textId="77777777" w:rsidR="006023DC" w:rsidRDefault="006023DC">
            <w:pPr>
              <w:ind w:left="0" w:hanging="2"/>
              <w:rPr>
                <w:color w:val="000000"/>
                <w:sz w:val="20"/>
                <w:szCs w:val="20"/>
              </w:rPr>
            </w:pPr>
          </w:p>
          <w:p w14:paraId="57C03C86" w14:textId="77777777" w:rsidR="006023DC" w:rsidRDefault="00000000">
            <w:pPr>
              <w:ind w:left="0" w:hanging="2"/>
              <w:rPr>
                <w:color w:val="000000"/>
                <w:sz w:val="20"/>
                <w:szCs w:val="20"/>
              </w:rPr>
            </w:pPr>
            <w:r>
              <w:rPr>
                <w:b/>
                <w:color w:val="000000"/>
                <w:sz w:val="20"/>
                <w:szCs w:val="20"/>
              </w:rPr>
              <w:t xml:space="preserve">Keywords: </w:t>
            </w:r>
          </w:p>
          <w:p w14:paraId="04DED25A" w14:textId="5F3B3BC4" w:rsidR="006023DC" w:rsidRPr="00646DBE" w:rsidRDefault="00646DBE">
            <w:pPr>
              <w:ind w:left="0" w:hanging="2"/>
              <w:rPr>
                <w:i/>
                <w:iCs/>
                <w:color w:val="000000"/>
                <w:sz w:val="20"/>
                <w:szCs w:val="20"/>
              </w:rPr>
            </w:pPr>
            <w:r w:rsidRPr="00646DBE">
              <w:rPr>
                <w:i/>
                <w:iCs/>
                <w:color w:val="000000"/>
                <w:sz w:val="20"/>
                <w:szCs w:val="20"/>
              </w:rPr>
              <w:t>Ice Breaking, Learning, Fiqh</w:t>
            </w:r>
          </w:p>
        </w:tc>
        <w:tc>
          <w:tcPr>
            <w:tcW w:w="5683" w:type="dxa"/>
          </w:tcPr>
          <w:p w14:paraId="733868DC" w14:textId="77777777" w:rsidR="006023DC" w:rsidRDefault="00000000">
            <w:pPr>
              <w:ind w:left="0" w:hanging="2"/>
              <w:jc w:val="both"/>
              <w:rPr>
                <w:color w:val="000000"/>
                <w:sz w:val="20"/>
                <w:szCs w:val="20"/>
              </w:rPr>
            </w:pPr>
            <w:r>
              <w:rPr>
                <w:b/>
                <w:color w:val="000000"/>
                <w:sz w:val="20"/>
                <w:szCs w:val="20"/>
              </w:rPr>
              <w:t>Abstract:</w:t>
            </w:r>
          </w:p>
          <w:p w14:paraId="0E68F7E2" w14:textId="5168F13D" w:rsidR="001F2C7C" w:rsidRPr="004F4750" w:rsidRDefault="000A7708" w:rsidP="00D02FC1">
            <w:pPr>
              <w:spacing w:before="240" w:after="40" w:line="240" w:lineRule="auto"/>
              <w:ind w:left="-2" w:firstLineChars="0" w:firstLine="0"/>
              <w:jc w:val="both"/>
              <w:rPr>
                <w:rFonts w:eastAsia="Cambria"/>
                <w:bCs/>
                <w:sz w:val="20"/>
                <w:szCs w:val="20"/>
              </w:rPr>
            </w:pPr>
            <w:r>
              <w:rPr>
                <w:rFonts w:eastAsia="Cambria"/>
                <w:bCs/>
                <w:sz w:val="20"/>
                <w:szCs w:val="20"/>
              </w:rPr>
              <w:t xml:space="preserve"> </w:t>
            </w:r>
            <w:r w:rsidR="00D02513">
              <w:rPr>
                <w:rFonts w:eastAsia="Cambria"/>
                <w:bCs/>
                <w:sz w:val="20"/>
                <w:szCs w:val="20"/>
              </w:rPr>
              <w:t>This research depart from the classroom conditions that are not condusive and the lack of concetration of students in fiqh subject. The purpose of study was to determine the process and obstacles in the implementation of attractive ice breaking activities in fiqh subject in grade 4 MI I’antush shibyan. This research applies descriptive qualitative methods. The data accumulation technique uses direct observation in class 4 MI I’antush Shibyan, then interview with 1 fiqh teacher and homeroom 4, as well as documentation. Data accumulation techniques carried out in the form of data reduction, data presentation, and conclusion drawing. The result of this study are t</w:t>
            </w:r>
            <w:r w:rsidR="004F4750">
              <w:rPr>
                <w:rFonts w:eastAsia="Cambria"/>
                <w:bCs/>
                <w:sz w:val="20"/>
                <w:szCs w:val="20"/>
              </w:rPr>
              <w:t>he</w:t>
            </w:r>
            <w:r w:rsidR="00D02513">
              <w:rPr>
                <w:rFonts w:eastAsia="Cambria"/>
                <w:bCs/>
                <w:sz w:val="20"/>
                <w:szCs w:val="20"/>
              </w:rPr>
              <w:t xml:space="preserve"> process of implementation ice breaking activities attractive in class 4 MI I’anatush Shibyan in jurisprudence subject through</w:t>
            </w:r>
            <w:r w:rsidR="004F4750">
              <w:rPr>
                <w:rFonts w:eastAsia="Cambria"/>
                <w:bCs/>
                <w:sz w:val="20"/>
                <w:szCs w:val="20"/>
              </w:rPr>
              <w:t xml:space="preserve"> the planning, implementation and evaluation stages. Ice breaking activities can make it easier for student to understand learning material. The obstacles in the implementation of ice breaking are that some students to not follow carefully and students who fell bored due to ice breaking which is done repetedly without any changes.</w:t>
            </w:r>
          </w:p>
          <w:p w14:paraId="561BB988" w14:textId="25315BCD" w:rsidR="006023DC" w:rsidRDefault="006023DC">
            <w:pPr>
              <w:ind w:left="0" w:right="-98" w:hanging="2"/>
              <w:jc w:val="both"/>
              <w:rPr>
                <w:color w:val="000000"/>
                <w:sz w:val="20"/>
                <w:szCs w:val="20"/>
              </w:rPr>
            </w:pPr>
          </w:p>
        </w:tc>
      </w:tr>
    </w:tbl>
    <w:p w14:paraId="7E247F7D" w14:textId="77777777" w:rsidR="006023DC" w:rsidRDefault="006023DC">
      <w:pPr>
        <w:ind w:left="0" w:hanging="2"/>
        <w:jc w:val="center"/>
      </w:pPr>
    </w:p>
    <w:p w14:paraId="593BD446" w14:textId="70333D5F" w:rsidR="006023DC" w:rsidRDefault="00000000" w:rsidP="00A26524">
      <w:pPr>
        <w:tabs>
          <w:tab w:val="left" w:pos="340"/>
        </w:tabs>
        <w:spacing w:line="276" w:lineRule="auto"/>
        <w:ind w:left="0" w:hanging="2"/>
      </w:pPr>
      <w:r>
        <w:rPr>
          <w:b/>
          <w:smallCaps/>
        </w:rPr>
        <w:t>PENDAHULUAN</w:t>
      </w:r>
    </w:p>
    <w:p w14:paraId="3C11D636" w14:textId="0CA5773C" w:rsidR="004F4750" w:rsidRDefault="004F4750" w:rsidP="00A26524">
      <w:pPr>
        <w:spacing w:line="276" w:lineRule="auto"/>
        <w:ind w:leftChars="0" w:left="0" w:firstLineChars="0" w:firstLine="720"/>
        <w:jc w:val="both"/>
        <w:rPr>
          <w:rFonts w:eastAsia="Arno Pro"/>
        </w:rPr>
      </w:pPr>
      <w:r w:rsidRPr="004F4750">
        <w:rPr>
          <w:i/>
          <w:iCs/>
        </w:rPr>
        <w:t>Ice breaking</w:t>
      </w:r>
      <w:r>
        <w:t xml:space="preserve"> merupakan permainan yang tampaknya simpel, ringkas, dan mudah dimainkan yang berperan untuk mengatasi kelelahan, ketegangan, jenuh, dan mengantuk selama aktivitas atau pertemuan </w:t>
      </w:r>
      <w:r w:rsidRPr="004F4750">
        <w:fldChar w:fldCharType="begin" w:fldLock="1"/>
      </w:r>
      <w:r w:rsidR="00D02FC1">
        <w:instrText>ADDIN CSL_CITATION {"citationItems":[{"id":"ITEM-1","itemData":{"DOI":"10.31004/ijmst.v2i2.300","ISSN":"2986-6790","abstract":"Pendidikan merupakan salah satu hal yang penting yang dimiliki oleh kehidupan manusia. Karena pendidikan akan mampu membuat manusia senantiasa untuk selalu belajar dan terus belajar yang akan mampu mengubah pola pikir manusia dan tingkah laku manusia menjadi lebih baik. Dalam proses belajar mengajar merupakan suatu proses kegiatan antara di dalam kelas dalam berinteraksi dengan siswanya. Dalam hal ini terdapat interaksi atau hubungan antara guru dan siswa dalam melakukan proses pembelajaran. Pembelajaran dikatakan menarik apabila terdapat suatu metode yang menyenangkan yang membuat siswa menjadi fokus dalam belajar. Ketika guru menerangkan pembelajaran di dalam kelas sebagian besar waktunya dihabiskan untuk menyampaikan materi pembelajaran di kelas tanpa memperhatikan bagaimana kondisi siswanya dalam proses belajar.","author":[{"dropping-particle":"","family":"Aisyah","given":"Azni","non-dropping-particle":"","parse-names":false,"suffix":""}],"container-title":"Indonesian Journal of Multidisciplinary on Social and Technology","id":"ITEM-1","issue":"2","issued":{"date-parts":[["2024"]]},"page":"22-27","title":"Penerapan Metode Ice Breaking Dalam Meningkatkan Hasil Belajar Siswa Mata Pelajaran Pendidikan Agama Islam","type":"article-journal","volume":"2"},"uris":["http://www.mendeley.com/documents/?uuid=7bb9b7f8-d6ae-475f-87fd-2b478c0e824e"]}],"mendeley":{"formattedCitation":"(Aisyah, 2024)","plainTextFormattedCitation":"(Aisyah, 2024)","previouslyFormattedCitation":"(Aisyah, 2024)"},"properties":{"noteIndex":0},"schema":"https://github.com/citation-style-language/schema/raw/master/csl-citation.json"}</w:instrText>
      </w:r>
      <w:r w:rsidRPr="004F4750">
        <w:fldChar w:fldCharType="separate"/>
      </w:r>
      <w:r w:rsidR="00D02FC1" w:rsidRPr="00D02FC1">
        <w:rPr>
          <w:noProof/>
        </w:rPr>
        <w:t>(Aisyah, 2024)</w:t>
      </w:r>
      <w:r w:rsidRPr="004F4750">
        <w:fldChar w:fldCharType="end"/>
      </w:r>
      <w:r w:rsidRPr="004F4750">
        <w:t xml:space="preserve">. </w:t>
      </w:r>
      <w:r w:rsidRPr="004F4750">
        <w:rPr>
          <w:i/>
          <w:iCs/>
        </w:rPr>
        <w:t>Ice breaking</w:t>
      </w:r>
      <w:r>
        <w:t xml:space="preserve"> digunakan untuk menciptakan kondisi kelas menjadi lebih santai se</w:t>
      </w:r>
      <w:r w:rsidR="00A26524">
        <w:t>hi</w:t>
      </w:r>
      <w:r>
        <w:t>ngga peserta didik dap</w:t>
      </w:r>
      <w:r w:rsidR="00A26524">
        <w:t>at</w:t>
      </w:r>
      <w:r>
        <w:t xml:space="preserve"> berkonsentrasi saat belajar. Selain itu, metode ini dapat membantu memban</w:t>
      </w:r>
      <w:r w:rsidR="00A26524">
        <w:t>gun</w:t>
      </w:r>
      <w:r>
        <w:t xml:space="preserve"> interk</w:t>
      </w:r>
      <w:r w:rsidR="00A26524">
        <w:t>aksi</w:t>
      </w:r>
      <w:r>
        <w:t xml:space="preserve"> baik antara guru dan peserta didik. Guru dapat meningkatkan kemampuan peserta didik untuk mengingat materi pelajaran </w:t>
      </w:r>
      <w:r w:rsidRPr="00A26524">
        <w:rPr>
          <w:rFonts w:eastAsia="Arno Pro"/>
        </w:rPr>
        <w:lastRenderedPageBreak/>
        <w:fldChar w:fldCharType="begin" w:fldLock="1"/>
      </w:r>
      <w:r w:rsidR="00D02FC1">
        <w:rPr>
          <w:rFonts w:eastAsia="Arno Pro"/>
        </w:rPr>
        <w:instrText>ADDIN CSL_CITATION {"citationItems":[{"id":"ITEM-1","itemData":{"DOI":"10.47435/al-ilmi.v4i1.2133","ISSN":"2776-5059","abstract":"Para peserta didik sering kali mengalami kejenuhan selama proses belajar mengajar. Ini adalah hal yang biasa terjadi, terutama karena mereka masih dalam usia bermain. Oleh karena itu, guru perlu mempelajari metode Ice breaking. Ice breaking adalah strategi yang digunakan untuk menghangatkan suasana agar tercipta kondisi yang lebih kondusif dalam kegiatan pembelajaran. Tujuan dari penelitian ini adalah untuk memahami implementasi Ice breaking, manfaatnya, dan hubungannya dengan minat peserta didik. Penelitian ini menggunakan metode deskriptif kualitatif dengan subjek penelitian yang terdiri dari peserta didik di dalam kelas. Data dikumpulkan melalui wawancara, observasi, dan dokumentasi. Berdasarkan hasil penelitian, terdapat beberapa temuan penting. Pertama, Ice breaking dapat digunakan di semua mata pelajaran, termasuk pendidikan nonformal. Ice breaking dapat digabungkan dengan model pembelajaran cooperative script dan model pembelajaran lainnya. Kedua, penerapan Ice breaking dapat meningkatkan minat belajar dan motivasi siswa. Ketiga, manfaat dari penerapan Ice breaking adalah menghilangkan kejenuhan, kebosanan, dan rasa mengantuk. Selain itu, Ice breaking dapat dilakukan oleh siapa saja tanpa perlu memiliki keterampilan khusus.","author":[{"dropping-particle":"","family":"Haryati","given":"Fini Dwi","non-dropping-particle":"","parse-names":false,"suffix":""},{"dropping-particle":"","family":"Puspitaningrum","given":"Diah","non-dropping-particle":"","parse-names":false,"suffix":""}],"container-title":"Jurnal Al-Ilmi: Jurnal Riset Pendidikan Islam","id":"ITEM-1","issue":"1","issued":{"date-parts":[["2023"]]},"page":"99-106","title":"Implementasi ice breaking sebagai pematik motivasi belajar siswa dalam pembelajaran PAI","type":"article-journal","volume":"4"},"uris":["http://www.mendeley.com/documents/?uuid=f590c58a-3766-45e5-abad-5f256b022dd7"]}],"mendeley":{"formattedCitation":"(Haryati &amp; Puspitaningrum, 2023)","plainTextFormattedCitation":"(Haryati &amp; Puspitaningrum, 2023)","previouslyFormattedCitation":"(Haryati &amp; Puspitaningrum, 2023)"},"properties":{"noteIndex":0},"schema":"https://github.com/citation-style-language/schema/raw/master/csl-citation.json"}</w:instrText>
      </w:r>
      <w:r w:rsidRPr="00A26524">
        <w:rPr>
          <w:rFonts w:eastAsia="Arno Pro"/>
        </w:rPr>
        <w:fldChar w:fldCharType="separate"/>
      </w:r>
      <w:r w:rsidR="00D02FC1" w:rsidRPr="00D02FC1">
        <w:rPr>
          <w:rFonts w:eastAsia="Arno Pro"/>
          <w:noProof/>
        </w:rPr>
        <w:t>(Haryati &amp; Puspitaningrum, 2023)</w:t>
      </w:r>
      <w:r w:rsidRPr="00A26524">
        <w:rPr>
          <w:rFonts w:eastAsia="Arno Pro"/>
        </w:rPr>
        <w:fldChar w:fldCharType="end"/>
      </w:r>
      <w:r w:rsidRPr="00A26524">
        <w:rPr>
          <w:rFonts w:eastAsia="Arno Pro"/>
        </w:rPr>
        <w:t>.</w:t>
      </w:r>
      <w:r w:rsidRPr="00F41790">
        <w:rPr>
          <w:rFonts w:asciiTheme="minorHAnsi" w:eastAsia="Arno Pro" w:hAnsiTheme="minorHAnsi"/>
        </w:rPr>
        <w:t xml:space="preserve"> </w:t>
      </w:r>
      <w:r w:rsidR="00A26524" w:rsidRPr="00A26524">
        <w:rPr>
          <w:rFonts w:eastAsia="Arno Pro"/>
        </w:rPr>
        <w:t xml:space="preserve">Kegiatan </w:t>
      </w:r>
      <w:r w:rsidR="00A26524" w:rsidRPr="00A26524">
        <w:rPr>
          <w:rFonts w:eastAsia="Arno Pro"/>
          <w:i/>
          <w:iCs/>
        </w:rPr>
        <w:t>ice breaking</w:t>
      </w:r>
      <w:r w:rsidR="00A26524" w:rsidRPr="00A26524">
        <w:rPr>
          <w:rFonts w:eastAsia="Arno Pro"/>
        </w:rPr>
        <w:t xml:space="preserve"> memiliki kemampuan untuk mengubah suasana kelas yang awalnya bosan, letih, dan tegang menja</w:t>
      </w:r>
      <w:r w:rsidR="00A26524">
        <w:rPr>
          <w:rFonts w:eastAsia="Arno Pro"/>
        </w:rPr>
        <w:t>d</w:t>
      </w:r>
      <w:r w:rsidR="00A26524" w:rsidRPr="00A26524">
        <w:rPr>
          <w:rFonts w:eastAsia="Arno Pro"/>
        </w:rPr>
        <w:t>i pen</w:t>
      </w:r>
      <w:r w:rsidR="00A26524">
        <w:rPr>
          <w:rFonts w:eastAsia="Arno Pro"/>
        </w:rPr>
        <w:t>uh</w:t>
      </w:r>
      <w:r w:rsidR="00A26524" w:rsidRPr="00A26524">
        <w:rPr>
          <w:rFonts w:eastAsia="Arno Pro"/>
        </w:rPr>
        <w:t xml:space="preserve"> semangat, hidup dan penuh perhatian. </w:t>
      </w:r>
      <w:r w:rsidR="00A26524" w:rsidRPr="00A26524">
        <w:rPr>
          <w:rFonts w:eastAsia="Arno Pro"/>
          <w:i/>
          <w:iCs/>
        </w:rPr>
        <w:t>Ice breaking</w:t>
      </w:r>
      <w:r w:rsidR="00A26524" w:rsidRPr="00A26524">
        <w:rPr>
          <w:rFonts w:eastAsia="Arno Pro"/>
        </w:rPr>
        <w:t xml:space="preserve"> membantu peserta diidk menjadi lebih berkonsentrasi dan tertarik untuk belajar, terutama mata pelajaran yang sulit seperti fikih </w:t>
      </w:r>
      <w:r w:rsidRPr="00A26524">
        <w:rPr>
          <w:rFonts w:eastAsia="Arno Pro"/>
        </w:rPr>
        <w:fldChar w:fldCharType="begin" w:fldLock="1"/>
      </w:r>
      <w:r w:rsidR="00D02FC1">
        <w:rPr>
          <w:rFonts w:eastAsia="Arno Pro"/>
        </w:rPr>
        <w:instrText>ADDIN CSL_CITATION {"citationItems":[{"id":"ITEM-1","itemData":{"DOI":"10.30821/niz.v14i1.3838","ISSN":"2086-4205","abstract":"Penelitian ini bertujuan untuk menganalisis :(1) penerapan ice breaking dalam pembelajaran benda disekitarku pada siswa kelas III MIS Al- Hasanah Kota Padangsidimpuan, (2) pengaruh metode ice breaking terhadap efektivitas pembelajaran benda disekitarku dan, (3) faktor pendukung dan kendala penggunaan ice breaking dalam pembelajaran benda disekitarku pada siswa kelas III MIS Al- Hasanah Kota Padangsidimpuan. Penelitian ini menggunakan jenis penelitian kualitatif yang menggunakan rancangan penelitian deskriptif kualitatif. Berdasarkan hasil penelitian menunjukkan bahwa : (1) Penerapan Ice breaking di MIS Al- Hasanah sebagai berikut (a) membuka pembelajaran dengan baik (b) melaksanakan ice breaking pembuka pembelajaran, (c) siswa membaca lancar teks yang berhubungan dengan benda – benda di sekitarku , (d) Siswa mengamati gambar yang bukan termasuk benda , (e) mengamati berbagai bentuk benda-benda di sekitar,(f) melaksanakan ice breaking dipertengahan pembelajaran , (g) membuat benda dari bermacam-macam bahan dan menghasilkan bunyi yang khas ketika diketuk. (h) mengikuti pola irama ,(i) menyanyikan lagu teka-teki ,(j) menutup pembelajaran dengan baik. (2) metode ice breaking berpengaruh positif terhadap efektivitas pembelajaran pada Benda di sekitarku, (3) Faktor pendukung penggunaan Ice breaking di Kelas III MIS Al- Hasanah Kota Padangsidimpuan sebagai berikut (a) lingkungan sosial siswa yang memberikan semangat satu sama lain (b) Rasa senang siswa dengan kegiatan bermain (4) faktor penghambat penggunaan ice breaking di Kelas III MIS Al- Hasanah Kota Padangsidimpuan adalah Fasilitas sekolah yang kurang memadai","author":[{"dropping-particle":"","family":"Siregar","given":"Parulian","non-dropping-particle":"","parse-names":false,"suffix":""},{"dropping-particle":"","family":"Simangunsong","given":"Nurzakiah","non-dropping-particle":"","parse-names":false,"suffix":""},{"dropping-particle":"","family":"Siregar","given":"Pirdaus","non-dropping-particle":"","parse-names":false,"suffix":""}],"container-title":"Nizhamiyah","id":"ITEM-1","issue":"1","issued":{"date-parts":[["2024"]]},"page":"99","title":"Efektivitas Penerapan Ice Breaking Dalam Pembelajaran Benda Disekitarku Pada Siswa Kelas III Mis Al-Hasanah Kota Padangsidimpuan","type":"article-journal","volume":"14"},"uris":["http://www.mendeley.com/documents/?uuid=d66764a8-9229-402e-9b7e-b2aa6b43adc0"]}],"mendeley":{"formattedCitation":"(Siregar et al., 2024)","plainTextFormattedCitation":"(Siregar et al., 2024)","previouslyFormattedCitation":"(Siregar et al., 2024)"},"properties":{"noteIndex":0},"schema":"https://github.com/citation-style-language/schema/raw/master/csl-citation.json"}</w:instrText>
      </w:r>
      <w:r w:rsidRPr="00A26524">
        <w:rPr>
          <w:rFonts w:eastAsia="Arno Pro"/>
        </w:rPr>
        <w:fldChar w:fldCharType="separate"/>
      </w:r>
      <w:r w:rsidR="00D02FC1" w:rsidRPr="00D02FC1">
        <w:rPr>
          <w:rFonts w:eastAsia="Arno Pro"/>
          <w:noProof/>
        </w:rPr>
        <w:t>(Siregar et al., 2024)</w:t>
      </w:r>
      <w:r w:rsidRPr="00A26524">
        <w:rPr>
          <w:rFonts w:eastAsia="Arno Pro"/>
        </w:rPr>
        <w:fldChar w:fldCharType="end"/>
      </w:r>
      <w:r w:rsidRPr="00A26524">
        <w:rPr>
          <w:rFonts w:eastAsia="Arno Pro"/>
        </w:rPr>
        <w:t>.</w:t>
      </w:r>
    </w:p>
    <w:p w14:paraId="182C4134" w14:textId="23DFBDF2" w:rsidR="00A26524" w:rsidRDefault="00A26524" w:rsidP="00A26524">
      <w:pPr>
        <w:spacing w:line="276" w:lineRule="auto"/>
        <w:ind w:leftChars="0" w:left="0" w:firstLineChars="0" w:firstLine="720"/>
        <w:jc w:val="both"/>
      </w:pPr>
      <w:r>
        <w:rPr>
          <w:rFonts w:eastAsia="Arno Pro"/>
        </w:rPr>
        <w:t xml:space="preserve">Pada kenyataannya guru pendidikan agama islam terkhusus mata pelajaran fikih cenderung lebih monoton dalam menyampaikan materi pembelajaran, mereka lebih memilih metode ceramah dan peserta didik hanya sebagai pendengar, pencatat, dan penghafala </w:t>
      </w:r>
      <w:r w:rsidRPr="00A26524">
        <w:rPr>
          <w:rFonts w:eastAsia="Arno Pro"/>
        </w:rPr>
        <w:fldChar w:fldCharType="begin" w:fldLock="1"/>
      </w:r>
      <w:r w:rsidR="00D02FC1">
        <w:rPr>
          <w:rFonts w:eastAsia="Arno Pro"/>
        </w:rPr>
        <w:instrText>ADDIN CSL_CITATION {"citationItems":[{"id":"ITEM-1","itemData":{"abstract":"Especially in fiqh lessons, there are still many teachers who need examples of ICT-based learning media that can be used in the learning process. The main objective of this research is to produce a FIDU learning media product in the subject of Jurisprudence class X MA subject \"Akad, Ownership, and the Concept of Buying and Selling\". This FIDU learning media product is made using PPT Hyperlink. This research is one of the development studies (R&amp;D) which was developed using the five-step ADDIE development model, namely analyze, design, development, implementation, evaluation. Data collection techniques used were interviews, observation, and questionnaires. Quantitative and qualitative data were analyzed using a Likert scale. Based on the material validation that has been carried out by validators 1 and 2, it produces an average value of 90% \"very good\" and the media validation that has been carried out by validators 1 and 2 produces an average value of 88% in the \"very good\" category. The results of the validation show that learning media products are feasible to be tested on students. The results of field trials resulted in a score of 95% in the \"very good\" category. Thus the product of FIDU learning media in the subject of Jurisprudence class X MA material \"Akad, Ownership and the Concept of Buying and Selling\" made by researchers is suitable for use in the Jurisprudence learning process.","author":[{"dropping-particle":"","family":"Sa'adah","given":"Nilnal Muna Shofiatas","non-dropping-particle":"","parse-names":false,"suffix":""},{"dropping-particle":"","family":"Agustina","given":"Ulfa Wulan","non-dropping-particle":"","parse-names":false,"suffix":""}],"container-title":"Al-Furqan : Jurnal Agama, Sosial, dan Budaya","id":"ITEM-1","issue":"1","issued":{"date-parts":[["2024"]]},"page":"124-132","title":"Desain Media Fidu (Fikih Education) Berbasis ICT Untuk Pembelajaran Fikih KELAS X MA Mambaul Ulum Megaluh Jombang","type":"article-journal","volume":"3"},"uris":["http://www.mendeley.com/documents/?uuid=a6db9cc4-d4fd-4fbd-90fb-5b8e229480bc"]}],"mendeley":{"formattedCitation":"(Sa’adah &amp; Agustina, 2024)","plainTextFormattedCitation":"(Sa’adah &amp; Agustina, 2024)","previouslyFormattedCitation":"(Sa’adah &amp; Agustina, 2024)"},"properties":{"noteIndex":0},"schema":"https://github.com/citation-style-language/schema/raw/master/csl-citation.json"}</w:instrText>
      </w:r>
      <w:r w:rsidRPr="00A26524">
        <w:rPr>
          <w:rFonts w:eastAsia="Arno Pro"/>
        </w:rPr>
        <w:fldChar w:fldCharType="separate"/>
      </w:r>
      <w:r w:rsidR="00D02FC1" w:rsidRPr="00D02FC1">
        <w:rPr>
          <w:rFonts w:eastAsia="Arno Pro"/>
          <w:noProof/>
        </w:rPr>
        <w:t>(Sa’adah &amp; Agustina, 2024)</w:t>
      </w:r>
      <w:r w:rsidRPr="00A26524">
        <w:rPr>
          <w:rFonts w:eastAsia="Arno Pro"/>
        </w:rPr>
        <w:fldChar w:fldCharType="end"/>
      </w:r>
      <w:r w:rsidRPr="00A26524">
        <w:t xml:space="preserve">. </w:t>
      </w:r>
      <w:r>
        <w:t xml:space="preserve">Hal tersebut tidak menutup kemungkinan bahwa pembelajaran tidak berjalan dengan maksimal dikarenakan beberapa faktor. Satu diantaranya yaitu konsentarsi peserta didik yang tidak bertahan lama selama </w:t>
      </w:r>
      <w:r w:rsidRPr="00A26524">
        <w:t xml:space="preserve">pembelajaran </w:t>
      </w:r>
      <w:r w:rsidRPr="00A26524">
        <w:fldChar w:fldCharType="begin" w:fldLock="1"/>
      </w:r>
      <w:r w:rsidR="00D02FC1">
        <w:instrText>ADDIN CSL_CITATION {"citationItems":[{"id":"ITEM-1","itemData":{"DOI":"10.31004/cdj.v4i2.16869","ISSN":"2721-4990","abstract":"Pendidikan merupakan suatu proses yang bertujuan untuk membantu peserta didik menjadi senyaman mungkin dengan lingkungannya, keberhasilan belajar seorang peserta didik ditentukan oleh banyak faktor, diantaranya adalah kurangnya motivasi dan fokus peserta didik selama proses pembelajaran. Agar siswa dapat berkonsentrasi tinggi saat belajar, ice breaking dilakukan sebelum pembelajaran, karena taktik ini dapat meningkatkan konsentrasi siswa dan membuat pembelajaran menjadi menyenangkan. Tujuan penelitian ini adalah untuk mengetahui penerapan penerapan ice breaking untuk meningkatkan konsentrasi belajar siswa kelas III UPT SDN 52 Gresik. Metode penelitian yang digunakan adalah deskriptif-kualitatif. Jumlah sasaran dalam penelitian ini adalah 30 siswa kelas III UPT SDN 52 Gresik, dimana 16 siswa laki-laki dan 14 siswa perempuan. Hasil penelitian ini menunjukkan bahwa penggunaan teknik ice breaking untuk meningkatkan konsentrasi siswa kelas III UPT SDN 52 Gresik menghasilkan hasil yang positif dan signifikan, karena pada saat suasana kelas menyenangkan dan suasana hati siswa tampak baik setelah ice breaking. , siswa dapat mempertahankan fokus mereka.","author":[{"dropping-particle":"","family":"Puspitasari","given":"Feby","non-dropping-particle":"","parse-names":false,"suffix":""},{"dropping-particle":"","family":"Marzuki","given":"Ismail","non-dropping-particle":"","parse-names":false,"suffix":""}],"container-title":"Community Development Journal : Jurnal Pengabdian Masyarakat","id":"ITEM-1","issue":"2","issued":{"date-parts":[["2023"]]},"page":"5405-5411","title":"Implementasi Penerapan Ice Breaking Untuk Meningkatkan Konsentrasi Belajar Siswa Kelas Iii Upt Sdn 52 Gresik","type":"article-journal","volume":"4"},"uris":["http://www.mendeley.com/documents/?uuid=55214a3c-05ff-4927-8231-6bd0c63ce7b8"]}],"mendeley":{"formattedCitation":"(Puspitasari &amp; Marzuki, 2023)","plainTextFormattedCitation":"(Puspitasari &amp; Marzuki, 2023)","previouslyFormattedCitation":"(Puspitasari &amp; Marzuki, 2023)"},"properties":{"noteIndex":0},"schema":"https://github.com/citation-style-language/schema/raw/master/csl-citation.json"}</w:instrText>
      </w:r>
      <w:r w:rsidRPr="00A26524">
        <w:fldChar w:fldCharType="separate"/>
      </w:r>
      <w:r w:rsidR="00D02FC1" w:rsidRPr="00D02FC1">
        <w:rPr>
          <w:noProof/>
        </w:rPr>
        <w:t>(Puspitasari &amp; Marzuki, 2023)</w:t>
      </w:r>
      <w:r w:rsidRPr="00A26524">
        <w:fldChar w:fldCharType="end"/>
      </w:r>
      <w:r w:rsidRPr="00A26524">
        <w:t>.</w:t>
      </w:r>
    </w:p>
    <w:p w14:paraId="2F2619EA" w14:textId="1CCCE31D" w:rsidR="00A26524" w:rsidRDefault="00A26524" w:rsidP="00CF7E9C">
      <w:pPr>
        <w:spacing w:line="276" w:lineRule="auto"/>
        <w:ind w:leftChars="0" w:left="0" w:firstLineChars="0" w:firstLine="720"/>
        <w:jc w:val="both"/>
        <w:rPr>
          <w:rFonts w:eastAsia="Arno Pro"/>
        </w:rPr>
      </w:pPr>
      <w:r>
        <w:t xml:space="preserve">Padahal komponen paling penting dalam pembelajaran yang efektif adalah ketika peserta didik memiliki konsentrasi belajar, yang berarti mereka dapat memusatkan pikiran, perasaan, dan keinginan pada suatu hal atau situasi yang dipelajari </w:t>
      </w:r>
      <w:r w:rsidRPr="00A26524">
        <w:rPr>
          <w:rFonts w:eastAsia="Arno Pro"/>
        </w:rPr>
        <w:fldChar w:fldCharType="begin" w:fldLock="1"/>
      </w:r>
      <w:r w:rsidR="00D02FC1">
        <w:rPr>
          <w:rFonts w:eastAsia="Arno Pro"/>
        </w:rPr>
        <w:instrText>ADDIN CSL_CITATION {"citationItems":[{"id":"ITEM-1","itemData":{"author":[{"dropping-particle":"","family":"Rusdi","given":"Muhammad","non-dropping-particle":"","parse-names":false,"suffix":""},{"dropping-particle":"","family":"Tamrin","given":"M. Isnando","non-dropping-particle":"","parse-names":false,"suffix":""},{"dropping-particle":"","family":"Yulia","given":"Rahma","non-dropping-particle":"","parse-names":false,"suffix":""}],"container-title":"Journal of Global and Multidisciplinary","id":"ITEM-1","issue":"6","issued":{"date-parts":[["2023"]]},"page":"634-639","title":"Faktor Penyebab Kurangnya Konsentrasi Belajar Siswa di Tengah Pembelajaran pada Mata Pelajaran Fikih di MTsS Madinatul Munawwarah Bukittinggi","type":"article-journal","volume":"1"},"uris":["http://www.mendeley.com/documents/?uuid=9cfbcd75-4364-4b9b-8b5d-cf65330b328c"]}],"mendeley":{"formattedCitation":"(Rusdi et al., 2023)","plainTextFormattedCitation":"(Rusdi et al., 2023)","previouslyFormattedCitation":"(Rusdi et al., 2023)"},"properties":{"noteIndex":0},"schema":"https://github.com/citation-style-language/schema/raw/master/csl-citation.json"}</w:instrText>
      </w:r>
      <w:r w:rsidRPr="00A26524">
        <w:rPr>
          <w:rFonts w:eastAsia="Arno Pro"/>
        </w:rPr>
        <w:fldChar w:fldCharType="separate"/>
      </w:r>
      <w:r w:rsidR="00D02FC1" w:rsidRPr="00D02FC1">
        <w:rPr>
          <w:rFonts w:eastAsia="Arno Pro"/>
          <w:noProof/>
        </w:rPr>
        <w:t>(Rusdi et al., 2023)</w:t>
      </w:r>
      <w:r w:rsidRPr="00A26524">
        <w:rPr>
          <w:rFonts w:eastAsia="Arno Pro"/>
        </w:rPr>
        <w:fldChar w:fldCharType="end"/>
      </w:r>
      <w:r w:rsidRPr="00A26524">
        <w:rPr>
          <w:rFonts w:eastAsia="Arno Pro"/>
        </w:rPr>
        <w:t xml:space="preserve">. </w:t>
      </w:r>
      <w:r>
        <w:rPr>
          <w:rFonts w:eastAsia="Arno Pro"/>
        </w:rPr>
        <w:t xml:space="preserve">Terutama dalam </w:t>
      </w:r>
      <w:r w:rsidR="00CF7E9C">
        <w:rPr>
          <w:rFonts w:eastAsia="Arno Pro"/>
        </w:rPr>
        <w:t>pembelajaran</w:t>
      </w:r>
      <w:r>
        <w:rPr>
          <w:rFonts w:eastAsia="Arno Pro"/>
        </w:rPr>
        <w:t xml:space="preserve"> fikih yang umu</w:t>
      </w:r>
      <w:r w:rsidR="00CF7E9C">
        <w:rPr>
          <w:rFonts w:eastAsia="Arno Pro"/>
        </w:rPr>
        <w:t>m</w:t>
      </w:r>
      <w:r>
        <w:rPr>
          <w:rFonts w:eastAsia="Arno Pro"/>
        </w:rPr>
        <w:t>nya banyak berisi teori tentang permasalahan kehidupan sehari-hari sehingga diperlukan skill analis</w:t>
      </w:r>
      <w:r w:rsidR="00CF7E9C">
        <w:rPr>
          <w:rFonts w:eastAsia="Arno Pro"/>
        </w:rPr>
        <w:t>is d</w:t>
      </w:r>
      <w:r>
        <w:rPr>
          <w:rFonts w:eastAsia="Arno Pro"/>
        </w:rPr>
        <w:t>an konsentrasi tinggi untuk memahami mata pelajaran tersebu</w:t>
      </w:r>
      <w:r w:rsidR="00CF7E9C">
        <w:rPr>
          <w:rFonts w:eastAsia="Arno Pro"/>
        </w:rPr>
        <w:t xml:space="preserve">t </w:t>
      </w:r>
      <w:r w:rsidRPr="00CF7E9C">
        <w:rPr>
          <w:rFonts w:eastAsia="Arno Pro"/>
        </w:rPr>
        <w:fldChar w:fldCharType="begin" w:fldLock="1"/>
      </w:r>
      <w:r w:rsidR="00D02FC1">
        <w:rPr>
          <w:rFonts w:eastAsia="Arno Pro"/>
        </w:rPr>
        <w:instrText>ADDIN CSL_CITATION {"citationItems":[{"id":"ITEM-1","itemData":{"abstract":"The background of this research is the low learning interest of students in the eyes of fiqh chapters in the munakahat talak khuluk and fasakh material in class XI of Religion MAN Batu City, so the researchers applied the simulation method. The purpose of this study is to examine the application of the method of simulas by the teacher during the learning process and fatherly describe the simulation method in increasing the learning interest of students during the learning process. This study uses descriptive qualitative approach to the type of classroom action research (CAR). The study was conducted in 2 cycles, 4 meetings with the stages of planning, action, observation and reflection. In this study, the researcher acts as a researcher, the subject teacher acts as an observer, and 2 additional observers are brought by the researcher. Data collection in this study uses 3 methods, namely observation, interviews, and questionnaires, plus documentation to strengthen the findings in the study. To observe the ability of teachers in applying the simulation method used observation sheets while to observe the increase in learning interest of students used observation sheets, interviews and questionnaires. As for mengetauhi the results of research in general using documentation. From the results of the study showed that: 1) there was an increase in the teacher's ability to apply the simulation method in each cycle, 2) there was an increase in students 'interest in learning in the fiqh chapter of the munakahat chapter of 28 students who were subjected to research, where in the previous pre-cycle the participants' learning interest scores students reached an average of 16.5 classified as low, whereas after going through cycle I increased to 24.72 classified as high but still experiencing some deficiencies, so that continued in cycle II increased to 25.55 classified as high and more effective.","author":[{"dropping-particle":"","family":"Azhari","given":"Muhammad Holqi Rizki Azhari","non-dropping-particle":"","parse-names":false,"suffix":""},{"dropping-particle":"","family":"Sa'diyah","given":"Chalimatus","non-dropping-particle":"","parse-names":false,"suffix":""},{"dropping-particle":"","family":"Nasrulloh","given":"Eka. Moh","non-dropping-particle":"","parse-names":false,"suffix":""}],"container-title":"VICRATINA : Jurnal Pendidikan Islam","id":"ITEM-1","issue":"8","issued":{"date-parts":[["2020"]]},"title":"Penerapan Metode Simulasi Pada Pembelajaran Fikih Bab Munakahat Materi Talak, Khuluk dan Fasakh Pada XI Agama MAN Kota Batu","type":"article-journal","volume":"5"},"uris":["http://www.mendeley.com/documents/?uuid=08e9b896-69af-4ecc-9020-273371ec3ec5"]}],"mendeley":{"formattedCitation":"(Azhari et al., 2020)","plainTextFormattedCitation":"(Azhari et al., 2020)","previouslyFormattedCitation":"(Azhari et al., 2020)"},"properties":{"noteIndex":0},"schema":"https://github.com/citation-style-language/schema/raw/master/csl-citation.json"}</w:instrText>
      </w:r>
      <w:r w:rsidRPr="00CF7E9C">
        <w:rPr>
          <w:rFonts w:eastAsia="Arno Pro"/>
        </w:rPr>
        <w:fldChar w:fldCharType="separate"/>
      </w:r>
      <w:r w:rsidR="00D02FC1" w:rsidRPr="00D02FC1">
        <w:rPr>
          <w:rFonts w:eastAsia="Arno Pro"/>
          <w:noProof/>
        </w:rPr>
        <w:t>(Azhari et al., 2020)</w:t>
      </w:r>
      <w:r w:rsidRPr="00CF7E9C">
        <w:rPr>
          <w:rFonts w:eastAsia="Arno Pro"/>
        </w:rPr>
        <w:fldChar w:fldCharType="end"/>
      </w:r>
      <w:r w:rsidRPr="00CF7E9C">
        <w:rPr>
          <w:rFonts w:eastAsia="Arno Pro"/>
        </w:rPr>
        <w:t xml:space="preserve">. </w:t>
      </w:r>
    </w:p>
    <w:p w14:paraId="7C514FF0" w14:textId="11F33696" w:rsidR="00CF7E9C" w:rsidRDefault="00CF7E9C" w:rsidP="00CF7E9C">
      <w:pPr>
        <w:spacing w:line="276" w:lineRule="auto"/>
        <w:ind w:leftChars="0" w:left="0" w:firstLineChars="0" w:firstLine="720"/>
        <w:jc w:val="both"/>
        <w:rPr>
          <w:rFonts w:eastAsia="Arno Pro"/>
        </w:rPr>
      </w:pPr>
      <w:r>
        <w:rPr>
          <w:rFonts w:eastAsia="Arno Pro"/>
        </w:rPr>
        <w:t xml:space="preserve">Salah satu cara untuk meningkatkan konsentrasi pada peserta didik yaitu dengan menambah </w:t>
      </w:r>
      <w:r w:rsidRPr="00CF7E9C">
        <w:rPr>
          <w:rFonts w:eastAsia="Arno Pro"/>
          <w:i/>
          <w:iCs/>
        </w:rPr>
        <w:t>ice breaking</w:t>
      </w:r>
      <w:r>
        <w:rPr>
          <w:rFonts w:eastAsia="Arno Pro"/>
        </w:rPr>
        <w:t xml:space="preserve"> di tengah pembelajaran yang bertujuan membangkitkan semangat dan menarik kembali konsentrasi serta minat mereka </w:t>
      </w:r>
      <w:r w:rsidRPr="00CF7E9C">
        <w:rPr>
          <w:rFonts w:eastAsia="Arno Pro"/>
        </w:rPr>
        <w:fldChar w:fldCharType="begin" w:fldLock="1"/>
      </w:r>
      <w:r w:rsidR="00D02FC1">
        <w:rPr>
          <w:rFonts w:eastAsia="Arno Pro"/>
        </w:rPr>
        <w:instrText>ADDIN CSL_CITATION {"citationItems":[{"id":"ITEM-1","itemData":{"DOI":"10.32505/3013","ISSN":"2745-7656","abstract":"Boredom in the teaching and learning process is very often occurring, especially in elementary school-aged children, this can be understood because, their age in the playing period. So to overcome the boredom, teachers need to know some ice- breaking methods. The purpose of writing this article is to find out the application of ice breaking and its relationship to the return of student learning concentration as well as the obstacles faced by teachers in the application of ice breaking. This type of research is a literature study. Teknik data collection used is documentation. The data analysis technique used is an analysis article. The results showed that (1) icebreaking can be applied to all subjects even in student tutoring services. Ice Breaking can be combined with learning methods such as joyful learning methods or other game techniques (2) because after doing these activities, the concentration of student learning becomes good and can stimulate student absorption, learning interests, learning attention, learning outcomes and can foster student learning spirit (3) Obstacles faced include teachers less mastery of types of ice breaking, less creative, and charcoal there is soft skill training based on ice-breaking.","author":[{"dropping-particle":"","family":"Marzatifa","given":"Leta","non-dropping-particle":"","parse-names":false,"suffix":""},{"dropping-particle":"","family":"Innayatillah","given":"","non-dropping-particle":"","parse-names":false,"suffix":""},{"dropping-particle":"","family":"Agustina","given":"Maya","non-dropping-particle":"","parse-names":false,"suffix":""}],"container-title":"Al - Azkiya : Jurnal Ilmiah Pendidikan MI/SD","id":"ITEM-1","issue":"2","issued":{"date-parts":[["2021"]]},"page":"162-171","title":"Ice Breaking: Implementasi, Manfaat dan Kendalanya untuk Meningkatkan Konsentrasi Belajar Siswa","type":"article-journal","volume":"6"},"uris":["http://www.mendeley.com/documents/?uuid=b27fdac9-b6d6-48d8-bd56-441fdeec0be4"]}],"mendeley":{"formattedCitation":"(Marzatifa et al., 2021)","plainTextFormattedCitation":"(Marzatifa et al., 2021)","previouslyFormattedCitation":"(Marzatifa et al., 2021)"},"properties":{"noteIndex":0},"schema":"https://github.com/citation-style-language/schema/raw/master/csl-citation.json"}</w:instrText>
      </w:r>
      <w:r w:rsidRPr="00CF7E9C">
        <w:rPr>
          <w:rFonts w:eastAsia="Arno Pro"/>
        </w:rPr>
        <w:fldChar w:fldCharType="separate"/>
      </w:r>
      <w:r w:rsidR="00D02FC1" w:rsidRPr="00D02FC1">
        <w:rPr>
          <w:rFonts w:eastAsia="Arno Pro"/>
          <w:noProof/>
        </w:rPr>
        <w:t>(Marzatifa et al., 2021)</w:t>
      </w:r>
      <w:r w:rsidRPr="00CF7E9C">
        <w:rPr>
          <w:rFonts w:eastAsia="Arno Pro"/>
        </w:rPr>
        <w:fldChar w:fldCharType="end"/>
      </w:r>
      <w:r w:rsidRPr="00CF7E9C">
        <w:rPr>
          <w:rFonts w:eastAsia="Arno Pro"/>
        </w:rPr>
        <w:t xml:space="preserve">. </w:t>
      </w:r>
      <w:r>
        <w:rPr>
          <w:rFonts w:eastAsia="Arno Pro"/>
        </w:rPr>
        <w:t xml:space="preserve">Sangat penting dalam lingkungan pembelajaran yang mendidik untuk memfasilitasi interaksi positif antara peserta didik dan materi pelajaran. Oleh karrena itu, teknik </w:t>
      </w:r>
      <w:r w:rsidRPr="00CF7E9C">
        <w:rPr>
          <w:rFonts w:eastAsia="Arno Pro"/>
          <w:i/>
          <w:iCs/>
        </w:rPr>
        <w:t>ice breaking</w:t>
      </w:r>
      <w:r>
        <w:rPr>
          <w:rFonts w:eastAsia="Arno Pro"/>
        </w:rPr>
        <w:t xml:space="preserve"> dianggap sebagai pendekatan yang menarik untuk mencapai tujuan pembelajaran </w:t>
      </w:r>
      <w:r w:rsidRPr="00CF7E9C">
        <w:rPr>
          <w:rFonts w:eastAsia="Arno Pro"/>
        </w:rPr>
        <w:fldChar w:fldCharType="begin" w:fldLock="1"/>
      </w:r>
      <w:r w:rsidR="00D02FC1">
        <w:rPr>
          <w:rFonts w:eastAsia="Arno Pro"/>
        </w:rPr>
        <w:instrText>ADDIN CSL_CITATION {"citationItems":[{"id":"ITEM-1","itemData":{"abstract":"Latar belakang penelitian didasarkan pada pentingnya menciptakan lingkungan pembelajaran yang menarik dan menyenangkan untuk meningkatkan keterlibatan siswa dalam proses pembelajaran Bahasa Indonesia. Tujuan penelitian adalah untuk menyelidiki secara sistematis efektivitas teknik ice breaking dalam meningkatkan motivasi belajar siswa SD terhadap Bahasa Indonesia. Metode yang digunakan dalam penelitian ini adalah Studi pustaka, yang melibatkan langkah- langkah identifikasi, evaluasi, dan sintesis temuan dari berbagai penelitian terkait. Hasil penelitian menunjukkan bahwa penerapan ice breaking secara konsisten berkontribusi positif terhadap motivasi belajar siswa SD dalam mempelajari Bahasa Indonesia. Temuan dari berbagai sumber literatur menunjukkan bahwa ice breaking dapat menciptakan suasana pembelajaran yang santai, interaktif, dan menyenangkan, yang pada gilirannya meningkatkan minat siswa terhadap pembelajaran Bahasa Indonesia. Selain itu, ice breaking juga membantu memperkuat hubungan antara siswa dan materi pelajaran, serta meningkatkan partisipasi dan keterlibatan siswa dalam proses pembelajaran. Implikasi dari temuan ini adalah pentingnya mempertimbangkan penggunaan teknik ice breaking dalam perancangan dan pelaksanaan pembelajaran Bahasa Indonesia di SD. Guru dan pembuat kebijakan pendidikan dapat menggunakan hasil penelitian ini sebagai landasan untuk mengembangkan strategi pembelajaran yang lebih inovatif dan efektif dalam meningkatkan motivasi belajar siswa dan memperkuat kualitas pendidikan Bahasa Indonesia di tingkat Sekolah Dasar","author":[{"dropping-particle":"","family":"Fadillah","given":"Alya Awalia","non-dropping-particle":"","parse-names":false,"suffix":""},{"dropping-particle":"","family":"Muthi","given":"Ibnu","non-dropping-particle":"","parse-names":false,"suffix":""}],"container-title":"Jurnal Ilmiah Multidisiplin","id":"ITEM-1","issue":"8","issued":{"date-parts":[["2024"]]},"page":"406-414","title":"Penerapan Ice Breaking Terhadap Motivasi Belajar Bahasa Indonesia Siswa Sekolah Dasar","type":"article-journal","volume":"2"},"uris":["http://www.mendeley.com/documents/?uuid=8a25e9cf-eb81-4863-a673-4a1dc51a8c57"]}],"mendeley":{"formattedCitation":"(Fadillah &amp; Muthi, 2024)","plainTextFormattedCitation":"(Fadillah &amp; Muthi, 2024)","previouslyFormattedCitation":"(Fadillah &amp; Muthi, 2024)"},"properties":{"noteIndex":0},"schema":"https://github.com/citation-style-language/schema/raw/master/csl-citation.json"}</w:instrText>
      </w:r>
      <w:r w:rsidRPr="00CF7E9C">
        <w:rPr>
          <w:rFonts w:eastAsia="Arno Pro"/>
        </w:rPr>
        <w:fldChar w:fldCharType="separate"/>
      </w:r>
      <w:r w:rsidR="00D02FC1" w:rsidRPr="00D02FC1">
        <w:rPr>
          <w:rFonts w:eastAsia="Arno Pro"/>
          <w:noProof/>
        </w:rPr>
        <w:t>(Fadillah &amp; Muthi, 2024)</w:t>
      </w:r>
      <w:r w:rsidRPr="00CF7E9C">
        <w:rPr>
          <w:rFonts w:eastAsia="Arno Pro"/>
        </w:rPr>
        <w:fldChar w:fldCharType="end"/>
      </w:r>
      <w:r w:rsidRPr="00CF7E9C">
        <w:rPr>
          <w:rFonts w:eastAsia="Arno Pro"/>
        </w:rPr>
        <w:t>.</w:t>
      </w:r>
    </w:p>
    <w:p w14:paraId="74079F1C" w14:textId="6C0502BB" w:rsidR="006E69C1" w:rsidRDefault="00CF7E9C" w:rsidP="00CF7E9C">
      <w:pPr>
        <w:spacing w:line="276" w:lineRule="auto"/>
        <w:ind w:leftChars="0" w:left="0" w:firstLineChars="0" w:firstLine="720"/>
        <w:jc w:val="both"/>
        <w:rPr>
          <w:rFonts w:eastAsia="Arno Pro"/>
        </w:rPr>
      </w:pPr>
      <w:r>
        <w:rPr>
          <w:rFonts w:eastAsia="Arno Pro"/>
        </w:rPr>
        <w:t xml:space="preserve">Kajian tentang </w:t>
      </w:r>
      <w:r w:rsidRPr="00CF7E9C">
        <w:rPr>
          <w:rFonts w:eastAsia="Arno Pro"/>
          <w:i/>
          <w:iCs/>
        </w:rPr>
        <w:t>ice breaking</w:t>
      </w:r>
      <w:r>
        <w:rPr>
          <w:rFonts w:eastAsia="Arno Pro"/>
        </w:rPr>
        <w:t xml:space="preserve"> sudah dilakukan oleh beberapa peneliti antara lain </w:t>
      </w:r>
      <w:r w:rsidRPr="00CF7E9C">
        <w:rPr>
          <w:rFonts w:eastAsia="Arno Pro"/>
        </w:rPr>
        <w:fldChar w:fldCharType="begin" w:fldLock="1"/>
      </w:r>
      <w:r w:rsidR="00D02FC1">
        <w:rPr>
          <w:rFonts w:eastAsia="Arno Pro"/>
        </w:rPr>
        <w:instrText>ADDIN CSL_CITATION {"citationItems":[{"id":"ITEM-1","itemData":{"DOI":"10.24239/albariq.v4i2.55","abstract":"Tujuan dilakukannya kajian ini yakni cara mengaplikasikan serta dampak Ice breaking terhadap hafalan santri madin Tunggul desa Kersoharjo Kec. Geneng Kab. Ngawi. Metode kajian yang digunakan adalah kualitatif model deskriptif. Adapun hasilnya adalah santri lebih antusias dalam menjawab quiz serta mengerjakan soal baik secara lisan ataupun tulis tentang mufrodat. Ice breaking yang digunakan guru pada proses pembelajaran memberikan porsi sedikit pada kemampuan kintestik santri dan lebih dominan pada kemampuan visual-auditory. Dampak yang dihasilkan dari penggunaan ice breaking tepat sasaran yakni membuat pembelajaran menyenangkan, para santri konsentrasinya meningkat untuk mengikuti proses pembelajaran mufrodat dan menghafalkannya.","author":[{"dropping-particle":"","family":"Rois","given":"Fatqu","non-dropping-particle":"","parse-names":false,"suffix":""},{"dropping-particle":"","family":"Munawaroh","given":"Himatul","non-dropping-particle":"","parse-names":false,"suffix":""}],"container-title":"Albariq: Jurnal Pendidikan Bahasa Arab","id":"ITEM-1","issue":"2","issued":{"date-parts":[["2024"]]},"page":"14-27","title":"Pengembangan Ice Breaking Untuk Hafalan Mufrodat Di Madrasah Diniyah","type":"article-journal","volume":"4"},"uris":["http://www.mendeley.com/documents/?uuid=5f436d08-ff38-40f8-8bf5-0adfeb06cbd8"]}],"mendeley":{"formattedCitation":"(Rois &amp; Munawaroh, 2024)","plainTextFormattedCitation":"(Rois &amp; Munawaroh, 2024)","previouslyFormattedCitation":"(Rois &amp; Munawaroh, 2024)"},"properties":{"noteIndex":0},"schema":"https://github.com/citation-style-language/schema/raw/master/csl-citation.json"}</w:instrText>
      </w:r>
      <w:r w:rsidRPr="00CF7E9C">
        <w:rPr>
          <w:rFonts w:eastAsia="Arno Pro"/>
        </w:rPr>
        <w:fldChar w:fldCharType="separate"/>
      </w:r>
      <w:r w:rsidR="00D02FC1" w:rsidRPr="00D02FC1">
        <w:rPr>
          <w:rFonts w:eastAsia="Arno Pro"/>
          <w:noProof/>
        </w:rPr>
        <w:t>(Rois &amp; Munawaroh, 2024)</w:t>
      </w:r>
      <w:r w:rsidRPr="00CF7E9C">
        <w:rPr>
          <w:rFonts w:eastAsia="Arno Pro"/>
        </w:rPr>
        <w:fldChar w:fldCharType="end"/>
      </w:r>
      <w:r w:rsidRPr="00CF7E9C">
        <w:rPr>
          <w:rFonts w:eastAsia="Arno Pro"/>
        </w:rPr>
        <w:t xml:space="preserve"> </w:t>
      </w:r>
      <w:r>
        <w:rPr>
          <w:rFonts w:eastAsia="Arno Pro"/>
        </w:rPr>
        <w:t xml:space="preserve">yang membahas </w:t>
      </w:r>
      <w:r w:rsidRPr="00CF7E9C">
        <w:rPr>
          <w:rFonts w:eastAsia="Arno Pro"/>
          <w:i/>
          <w:iCs/>
        </w:rPr>
        <w:t>ice breaking</w:t>
      </w:r>
      <w:r>
        <w:rPr>
          <w:rFonts w:eastAsia="Arno Pro"/>
        </w:rPr>
        <w:t xml:space="preserve"> untuk hafalan </w:t>
      </w:r>
      <w:r w:rsidRPr="00CF7E9C">
        <w:rPr>
          <w:rFonts w:eastAsia="Arno Pro"/>
          <w:i/>
          <w:iCs/>
        </w:rPr>
        <w:t>mufrodath</w:t>
      </w:r>
      <w:r>
        <w:rPr>
          <w:rFonts w:eastAsia="Arno Pro"/>
        </w:rPr>
        <w:t xml:space="preserve"> di Madrasah Diniyah yang hasilnya berupa adanya ketercapaian nilai oleh para santri. Kemudian oleh </w:t>
      </w:r>
      <w:r w:rsidRPr="00CF7E9C">
        <w:rPr>
          <w:rFonts w:eastAsia="Arno Pro"/>
        </w:rPr>
        <w:fldChar w:fldCharType="begin" w:fldLock="1"/>
      </w:r>
      <w:r w:rsidR="00D02FC1">
        <w:rPr>
          <w:rFonts w:eastAsia="Arno Pro"/>
        </w:rPr>
        <w:instrText>ADDIN CSL_CITATION {"citationItems":[{"id":"ITEM-1","itemData":{"DOI":"10.32678/alittijah.v15i1.8618","ISSN":"2086-1370","abstract":"Strategies in mufradat learning at the MTs level play an important role in supporting the success of learning. This study aims to determine the process of applying joyful learning based on ice breaking in mufradat learning at MTs El-Jasmeen and the student's responses. This study uses a qualitative approach that is descriptive. The primary data sources of this research are the results of observations, interviews, and documentation of teachers and students. In addition, research will be supported by secondary data sources in the form of scientific articles or books related to the discussion. Data collection techniques used are observations, interviews, and documentation. All collected data were then analyzed in four stages, namely collection, condensation, presentation, and conclusion. For the validity of the data, the researcher triangulated the data at the end of the study. The results of this study are (1) In mufradat learning, joyful learning is carried out by incorporating ice breaking and using existing technology. 2) The response of all students is good and they feel happy with the existing learning.","author":[{"dropping-particle":"","family":"Naziha","given":"Sakinah","non-dropping-particle":"","parse-names":false,"suffix":""},{"dropping-particle":"","family":"Laily Fitriani","given":"","non-dropping-particle":"","parse-names":false,"suffix":""}],"container-title":"al-Ittijah : Jurnal Keilmuan dan Kependidikan Bahasa Arab","id":"ITEM-1","issue":"1","issued":{"date-parts":[["2023"]]},"page":"18-31","title":"Joyful Learning Berbasis Ice Breaking Dalam Pembelajaran Mufradat di MTs Singosari","type":"article-journal","volume":"15"},"uris":["http://www.mendeley.com/documents/?uuid=e04fca2f-21ef-49fc-bc03-4f5a494fbc5d"]}],"mendeley":{"formattedCitation":"(Naziha &amp; Laily Fitriani, 2023)","plainTextFormattedCitation":"(Naziha &amp; Laily Fitriani, 2023)","previouslyFormattedCitation":"(Naziha &amp; Laily Fitriani, 2023)"},"properties":{"noteIndex":0},"schema":"https://github.com/citation-style-language/schema/raw/master/csl-citation.json"}</w:instrText>
      </w:r>
      <w:r w:rsidRPr="00CF7E9C">
        <w:rPr>
          <w:rFonts w:eastAsia="Arno Pro"/>
        </w:rPr>
        <w:fldChar w:fldCharType="separate"/>
      </w:r>
      <w:r w:rsidR="00D02FC1" w:rsidRPr="00D02FC1">
        <w:rPr>
          <w:rFonts w:eastAsia="Arno Pro"/>
          <w:noProof/>
        </w:rPr>
        <w:t>(Naziha &amp; Laily Fitriani, 2023)</w:t>
      </w:r>
      <w:r w:rsidRPr="00CF7E9C">
        <w:rPr>
          <w:rFonts w:eastAsia="Arno Pro"/>
        </w:rPr>
        <w:fldChar w:fldCharType="end"/>
      </w:r>
      <w:r w:rsidRPr="00F41790">
        <w:rPr>
          <w:rFonts w:asciiTheme="minorHAnsi" w:eastAsia="Arno Pro" w:hAnsiTheme="minorHAnsi"/>
        </w:rPr>
        <w:t xml:space="preserve"> </w:t>
      </w:r>
      <w:r w:rsidRPr="00CF7E9C">
        <w:rPr>
          <w:rFonts w:eastAsia="Arno Pro"/>
        </w:rPr>
        <w:t xml:space="preserve">yaitu </w:t>
      </w:r>
      <w:r w:rsidRPr="006E69C1">
        <w:rPr>
          <w:rFonts w:eastAsia="Arno Pro"/>
          <w:i/>
          <w:iCs/>
        </w:rPr>
        <w:t>joyfull lea</w:t>
      </w:r>
      <w:r w:rsidR="006E69C1">
        <w:rPr>
          <w:rFonts w:eastAsia="Arno Pro"/>
          <w:i/>
          <w:iCs/>
        </w:rPr>
        <w:t>r</w:t>
      </w:r>
      <w:r w:rsidRPr="006E69C1">
        <w:rPr>
          <w:rFonts w:eastAsia="Arno Pro"/>
          <w:i/>
          <w:iCs/>
        </w:rPr>
        <w:t>ning</w:t>
      </w:r>
      <w:r w:rsidRPr="00CF7E9C">
        <w:rPr>
          <w:rFonts w:eastAsia="Arno Pro"/>
        </w:rPr>
        <w:t xml:space="preserve"> berbasis </w:t>
      </w:r>
      <w:r w:rsidRPr="006E69C1">
        <w:rPr>
          <w:rFonts w:eastAsia="Arno Pro"/>
          <w:i/>
          <w:iCs/>
        </w:rPr>
        <w:t>ice breaking</w:t>
      </w:r>
      <w:r w:rsidRPr="00CF7E9C">
        <w:rPr>
          <w:rFonts w:eastAsia="Arno Pro"/>
        </w:rPr>
        <w:t xml:space="preserve"> dalam </w:t>
      </w:r>
      <w:r>
        <w:rPr>
          <w:rFonts w:eastAsia="Arno Pro"/>
        </w:rPr>
        <w:t xml:space="preserve">pembelajaran </w:t>
      </w:r>
      <w:r w:rsidRPr="006E69C1">
        <w:rPr>
          <w:rFonts w:eastAsia="Arno Pro"/>
          <w:i/>
          <w:iCs/>
        </w:rPr>
        <w:t>mufradat</w:t>
      </w:r>
      <w:r>
        <w:rPr>
          <w:rFonts w:eastAsia="Arno Pro"/>
        </w:rPr>
        <w:t xml:space="preserve"> di MTs Singosari yang berhasil dilaksan</w:t>
      </w:r>
      <w:r w:rsidR="006E69C1">
        <w:rPr>
          <w:rFonts w:eastAsia="Arno Pro"/>
        </w:rPr>
        <w:t>a</w:t>
      </w:r>
      <w:r>
        <w:rPr>
          <w:rFonts w:eastAsia="Arno Pro"/>
        </w:rPr>
        <w:t xml:space="preserve">kan dan hasilnya peserta didik lebih tertarik dalam mempelajari bahasa arab. Selanjutnya oleh </w:t>
      </w:r>
      <w:r w:rsidRPr="006E69C1">
        <w:rPr>
          <w:rFonts w:eastAsia="Arno Pro"/>
        </w:rPr>
        <w:fldChar w:fldCharType="begin" w:fldLock="1"/>
      </w:r>
      <w:r w:rsidR="00D02FC1">
        <w:rPr>
          <w:rFonts w:eastAsia="Arno Pro"/>
        </w:rPr>
        <w:instrText>ADDIN CSL_CITATION {"citationItems":[{"id":"ITEM-1","itemData":{"DOI":"10.46229/elia.v2i1","abstract":"Penelitian ini bertujuan untuk mendeskripsikan penerapan ice breaking pada proses belajar guna meningkatkan motivasi belajar siswa kelas IV SD Negeri Sugihan 03. Penelitian ini menggunakan pendekatan deskriptif-kualitatif. Narasumber dari penelitian ini adalah guru dan siswa kelas IV. Teknik dalam pengumpulan data dalam penelitian ini menggunakan wawancara, observasi, dan dokumentasi. Analisis data menggunakan teknik reduksi data, penyajian data, dan penarikan kesimpulan. Hasil penelitian ini menunjukkan kegiatan belajar yang sebelumnya tidak menerapkan ice breaking membuat pembelajaran sangat membosankan dan jenuh sehingga siswa tidak bersemangat dalam belajar. Namun, ketika sudah menerapkan ice breaking pada kegiatan pembelajaran siswa merasa senang dan termotivasi untuk belajar serta suasana belajar menjadi menyenangkan. Sehingga ice breaking dianggap sangat efektif untuk meningkatkan motivasi belajar siswa. Abstract.","author":[{"dropping-particle":"","family":"Zakiyah","given":"Dwi","non-dropping-particle":"","parse-names":false,"suffix":""},{"dropping-particle":"","family":"Suswandari","given":"Meidawati","non-dropping-particle":"","parse-names":false,"suffix":""},{"dropping-particle":"","family":"Khayati","given":"Nur","non-dropping-particle":"","parse-names":false,"suffix":""}],"container-title":"Journal of Educational Learning and Innovation","id":"ITEM-1","issue":"1","issued":{"date-parts":[["2022"]]},"page":"73-85","title":"Penerapan Ice Breaking Pada Proses Belajar gUNA meningkatkan Mtivasi Belajar Siswa Kelas IV SD Negeri Sugihan 03","type":"article-journal","volume":"2"},"uris":["http://www.mendeley.com/documents/?uuid=67b80093-fd29-48e1-ad34-15b22bea1559"]}],"mendeley":{"formattedCitation":"(Zakiyah et al., 2022)","plainTextFormattedCitation":"(Zakiyah et al., 2022)","previouslyFormattedCitation":"(Zakiyah et al., 2022)"},"properties":{"noteIndex":0},"schema":"https://github.com/citation-style-language/schema/raw/master/csl-citation.json"}</w:instrText>
      </w:r>
      <w:r w:rsidRPr="006E69C1">
        <w:rPr>
          <w:rFonts w:eastAsia="Arno Pro"/>
        </w:rPr>
        <w:fldChar w:fldCharType="separate"/>
      </w:r>
      <w:r w:rsidR="00D02FC1" w:rsidRPr="00D02FC1">
        <w:rPr>
          <w:rFonts w:eastAsia="Arno Pro"/>
          <w:noProof/>
        </w:rPr>
        <w:t>(Zakiyah et al., 2022)</w:t>
      </w:r>
      <w:r w:rsidRPr="006E69C1">
        <w:rPr>
          <w:rFonts w:eastAsia="Arno Pro"/>
        </w:rPr>
        <w:fldChar w:fldCharType="end"/>
      </w:r>
      <w:r w:rsidR="006E69C1">
        <w:rPr>
          <w:rFonts w:eastAsia="Arno Pro"/>
        </w:rPr>
        <w:t xml:space="preserve"> tentang penerapan </w:t>
      </w:r>
      <w:r w:rsidR="006E69C1" w:rsidRPr="006E69C1">
        <w:rPr>
          <w:rFonts w:eastAsia="Arno Pro"/>
          <w:i/>
          <w:iCs/>
        </w:rPr>
        <w:t>ice breaking</w:t>
      </w:r>
      <w:r w:rsidR="006E69C1">
        <w:rPr>
          <w:rFonts w:eastAsia="Arno Pro"/>
        </w:rPr>
        <w:t xml:space="preserve"> pada proses belajar guna meningkatkan motivasi belajar peserta didik kelas IV SD Sugihan 03. Hasil penelitian tersebut menunjukkan motivasi belajar peserta didik meningkat setelah diterapkan kegiatan </w:t>
      </w:r>
      <w:r w:rsidR="006E69C1" w:rsidRPr="006E69C1">
        <w:rPr>
          <w:rFonts w:eastAsia="Arno Pro"/>
          <w:i/>
          <w:iCs/>
        </w:rPr>
        <w:t>ice breaking</w:t>
      </w:r>
      <w:r w:rsidR="006E69C1">
        <w:rPr>
          <w:rFonts w:eastAsia="Arno Pro"/>
        </w:rPr>
        <w:t xml:space="preserve"> dalam proses pembelajaran.</w:t>
      </w:r>
    </w:p>
    <w:p w14:paraId="752D2772" w14:textId="0F27DF40" w:rsidR="006E69C1" w:rsidRDefault="006E69C1" w:rsidP="00CF7E9C">
      <w:pPr>
        <w:spacing w:line="276" w:lineRule="auto"/>
        <w:ind w:leftChars="0" w:left="0" w:firstLineChars="0" w:firstLine="720"/>
        <w:jc w:val="both"/>
        <w:rPr>
          <w:rFonts w:eastAsia="Arno Pro"/>
        </w:rPr>
      </w:pPr>
      <w:r>
        <w:rPr>
          <w:rFonts w:eastAsia="Arno Pro"/>
        </w:rPr>
        <w:t xml:space="preserve">Berdasarkan hasil kajian yang telah dipaparkan tersebut, peneliti menemukan kebaruan dari penelitian yang sudah ada karena belum banyak yang membahas pengaplikasian </w:t>
      </w:r>
      <w:r w:rsidRPr="006E69C1">
        <w:rPr>
          <w:rFonts w:eastAsia="Arno Pro"/>
          <w:i/>
          <w:iCs/>
        </w:rPr>
        <w:t xml:space="preserve">ice breaking </w:t>
      </w:r>
      <w:r>
        <w:rPr>
          <w:rFonts w:eastAsia="Arno Pro"/>
        </w:rPr>
        <w:t xml:space="preserve">dalam pembelajaran fikih. Selain itu, sebgaimana hasil observasi yang telah dilakukan oleh peneliti di kelas 4 MI I’antush Shibyan pada mata pelajaran fikih. Terlihat kondisi kelas yang kurang kondusif dan kurangnya konsentrasi peserta didik saat pembelajaran fikih berlangsung. Menyadari permasalahan yang terjadi, maka dari itu peneliti menawarkan solusi untuk menerapkan </w:t>
      </w:r>
      <w:r w:rsidRPr="006E69C1">
        <w:rPr>
          <w:rFonts w:eastAsia="Arno Pro"/>
          <w:i/>
          <w:iCs/>
        </w:rPr>
        <w:t>ice breaking activities</w:t>
      </w:r>
      <w:r>
        <w:rPr>
          <w:rFonts w:eastAsia="Arno Pro"/>
        </w:rPr>
        <w:t xml:space="preserve"> atraktif di kelas 4 MI I’antush Shibyan pada mata pelajaran fikih, tujuan penelitian ini yaitu menjelaskan dan mendeskripsikan bagaimana proses dan kendala </w:t>
      </w:r>
      <w:r w:rsidRPr="006E69C1">
        <w:rPr>
          <w:rFonts w:eastAsia="Arno Pro"/>
          <w:i/>
          <w:iCs/>
        </w:rPr>
        <w:t>ice breaking activities</w:t>
      </w:r>
      <w:r>
        <w:rPr>
          <w:rFonts w:eastAsia="Arno Pro"/>
        </w:rPr>
        <w:t xml:space="preserve"> atraktif dalam pembelajaran fikih di kelas 4 MI I’anatush Shibyan.</w:t>
      </w:r>
    </w:p>
    <w:p w14:paraId="511BB630" w14:textId="77777777" w:rsidR="006023DC" w:rsidRDefault="006023DC" w:rsidP="00E51A3F">
      <w:pPr>
        <w:ind w:leftChars="0" w:left="0" w:firstLineChars="0" w:firstLine="0"/>
        <w:jc w:val="both"/>
      </w:pPr>
    </w:p>
    <w:p w14:paraId="2F291DBD" w14:textId="77777777" w:rsidR="006023DC" w:rsidRDefault="00000000">
      <w:pPr>
        <w:tabs>
          <w:tab w:val="left" w:pos="340"/>
        </w:tabs>
        <w:spacing w:line="276" w:lineRule="auto"/>
        <w:ind w:left="0" w:hanging="2"/>
        <w:rPr>
          <w:b/>
          <w:smallCaps/>
        </w:rPr>
      </w:pPr>
      <w:r>
        <w:rPr>
          <w:b/>
          <w:smallCaps/>
        </w:rPr>
        <w:lastRenderedPageBreak/>
        <w:t>METODE</w:t>
      </w:r>
    </w:p>
    <w:p w14:paraId="33C51289" w14:textId="2672556D" w:rsidR="00E51A3F" w:rsidRDefault="00E51A3F" w:rsidP="00E51A3F">
      <w:pPr>
        <w:spacing w:line="276" w:lineRule="auto"/>
        <w:ind w:leftChars="0" w:left="0" w:firstLineChars="0" w:firstLine="720"/>
        <w:jc w:val="both"/>
        <w:rPr>
          <w:rFonts w:eastAsia="Cambria"/>
        </w:rPr>
      </w:pPr>
      <w:r>
        <w:rPr>
          <w:rFonts w:eastAsia="Cambria"/>
        </w:rPr>
        <w:t>Penelitian ini meruapkan studi kualitatif deskritif, yang berlokasi di MI I’anatush Shibyan Desa Bawu, Kecamatan Batealit, Kabupaten Jepara, Provinsi Jawa Tengah dengan cara studi kasus, akumulasi data dilaksanakan oleh peneliti menggunkan beberapa tahapan yakni, observasi, wawancara, dan dokumentasi.</w:t>
      </w:r>
    </w:p>
    <w:p w14:paraId="35030D79" w14:textId="17B3C91E" w:rsidR="00E51A3F" w:rsidRPr="00E51A3F" w:rsidRDefault="00E51A3F" w:rsidP="00E51A3F">
      <w:pPr>
        <w:spacing w:line="276" w:lineRule="auto"/>
        <w:ind w:leftChars="0" w:left="0" w:firstLineChars="0" w:firstLine="720"/>
        <w:jc w:val="both"/>
        <w:rPr>
          <w:rFonts w:eastAsia="Cambria"/>
        </w:rPr>
      </w:pPr>
      <w:r>
        <w:rPr>
          <w:rFonts w:eastAsia="Cambria"/>
        </w:rPr>
        <w:t xml:space="preserve">Observasi digunakan untuk memahami secara langsung proses </w:t>
      </w:r>
      <w:r w:rsidRPr="00E51A3F">
        <w:rPr>
          <w:rFonts w:eastAsia="Cambria"/>
          <w:i/>
          <w:iCs/>
        </w:rPr>
        <w:t>ice breaking</w:t>
      </w:r>
      <w:r>
        <w:rPr>
          <w:rFonts w:eastAsia="Cambria"/>
        </w:rPr>
        <w:t xml:space="preserve"> pada pembelajaran fikih di kelas 4 MI I’anatush Shibyan, wawancara dilaksanakan bersama 1 guru fikih dan wali kelas 4 sebagai narasumber untuk mengumpulkan berbagai data mendalam terkait pandangan informan terhadap kegiatan </w:t>
      </w:r>
      <w:r w:rsidRPr="00E51A3F">
        <w:rPr>
          <w:rFonts w:eastAsia="Cambria"/>
          <w:i/>
          <w:iCs/>
        </w:rPr>
        <w:t>ice breaking</w:t>
      </w:r>
      <w:r>
        <w:rPr>
          <w:rFonts w:eastAsia="Cambria"/>
        </w:rPr>
        <w:t xml:space="preserve"> dalam pembelajaran fikih. Selanjutnya peneliti menggunkan teknik dokumentasi yaitu dengan mengumpulkan beberapa dokumen dan foto terkait penelitian yang dilakukan. Penelitian ini menerapkan triangulasi sumber data. Teknik akumulasi data yang dilaksanakan berasal dari reduksi data, penyajian data, dan penarikan keismpulan </w:t>
      </w:r>
      <w:r w:rsidRPr="00E51A3F">
        <w:fldChar w:fldCharType="begin" w:fldLock="1"/>
      </w:r>
      <w:r w:rsidR="00D02FC1">
        <w:instrText>ADDIN CSL_CITATION {"citationItems":[{"id":"ITEM-1","itemData":{"abstract":"The main problem in this study is how to apply ice breaking in the learning of fifth grade students at SD Negeri Pesantunan 05, the effect of ice breaking in increasing student learning concentration and the advantages and disadvantages of ice breaking in learning. This type of research is descriptive-qualitative. Data collection techniques used are observation, interviews and documentation. The analytical method used is collecting data, data reduction, data presentation and verification. The results of this study indicate that the application of ice breaking in student learning in elementary schools can have an effect on increasing student learning concentration as long as the learning process is going well. The types of ice breaking that are often used by teachers are singing, songs and clapping which are carried out at the end of learning or on the sidelines of learning. With the application of Ice Breaking in learning can make students more active, enthusiastic about learning, and concentrating in the learning process takes place, in the application of Ice Breaking the teacher of course looks at the conditions and atmosphere of the class first whether it is possible to carry out Ice Breaking activities. We often encounter weaknesses and strengths during the process of implementing Ice breaking in mathematics learning. The advantages of implementing Ice breaking can shorten the time during the learning process, making the class atmosphere fun and cheerful. The drawback is the teacher's lack of creativity in implementing the types of ice breaking that are carried out in the classroom.","author":[{"dropping-particle":"","family":"Eka","given":"Erviana Vivi","non-dropping-particle":"","parse-names":false,"suffix":""},{"dropping-particle":"","family":"Setiyoko","given":"Didik Tri \\","non-dropping-particle":"","parse-names":false,"suffix":""},{"dropping-particle":"","family":"Toharudin","given":"Moh","non-dropping-particle":"","parse-names":false,"suffix":""}],"container-title":"Concept: Journal of Social Humanities and Education","id":"ITEM-1","issue":"3","issued":{"date-parts":[["2023"]]},"page":"57-64","title":"Analisis Penerapan Ice Breaking Dalam Pembelajaran Kurikulum Merdeka Peserta Didik Di Sekolah Dasar","type":"article-journal","volume":"2"},"uris":["http://www.mendeley.com/documents/?uuid=d6e29d24-7b21-4e3e-a5ea-38ab8f647974"]}],"mendeley":{"formattedCitation":"(Eka et al., 2023)","plainTextFormattedCitation":"(Eka et al., 2023)","previouslyFormattedCitation":"(Eka et al., 2023)"},"properties":{"noteIndex":0},"schema":"https://github.com/citation-style-language/schema/raw/master/csl-citation.json"}</w:instrText>
      </w:r>
      <w:r w:rsidRPr="00E51A3F">
        <w:fldChar w:fldCharType="separate"/>
      </w:r>
      <w:r w:rsidR="00D02FC1" w:rsidRPr="00D02FC1">
        <w:rPr>
          <w:noProof/>
        </w:rPr>
        <w:t>(Eka et al., 2023)</w:t>
      </w:r>
      <w:r w:rsidRPr="00E51A3F">
        <w:fldChar w:fldCharType="end"/>
      </w:r>
      <w:r w:rsidRPr="00E51A3F">
        <w:t>.</w:t>
      </w:r>
    </w:p>
    <w:p w14:paraId="193CAD76" w14:textId="77777777" w:rsidR="006023DC" w:rsidRDefault="006023DC" w:rsidP="00E51A3F">
      <w:pPr>
        <w:ind w:leftChars="0" w:left="0" w:firstLineChars="0" w:firstLine="0"/>
        <w:rPr>
          <w:color w:val="000000"/>
        </w:rPr>
      </w:pPr>
    </w:p>
    <w:p w14:paraId="2996CD07" w14:textId="68F7C8B5" w:rsidR="000A7708" w:rsidRDefault="00000000" w:rsidP="00CE714A">
      <w:pPr>
        <w:tabs>
          <w:tab w:val="left" w:pos="340"/>
        </w:tabs>
        <w:spacing w:line="276" w:lineRule="auto"/>
        <w:ind w:left="0" w:hanging="2"/>
        <w:rPr>
          <w:b/>
          <w:smallCaps/>
        </w:rPr>
      </w:pPr>
      <w:r>
        <w:rPr>
          <w:b/>
          <w:smallCaps/>
        </w:rPr>
        <w:t>HASIL DAN PEMBAHASAN</w:t>
      </w:r>
    </w:p>
    <w:p w14:paraId="2C0D1ACC" w14:textId="13299267" w:rsidR="00CE714A" w:rsidRPr="00CE714A" w:rsidRDefault="00CE714A" w:rsidP="00CE714A">
      <w:pPr>
        <w:spacing w:line="276" w:lineRule="auto"/>
        <w:ind w:leftChars="0" w:left="0" w:firstLineChars="0" w:firstLine="0"/>
        <w:jc w:val="both"/>
        <w:rPr>
          <w:rFonts w:eastAsia="Cambria"/>
          <w:b/>
          <w:bCs/>
        </w:rPr>
      </w:pPr>
      <w:r w:rsidRPr="00CE714A">
        <w:rPr>
          <w:rFonts w:eastAsia="Cambria"/>
          <w:b/>
          <w:bCs/>
        </w:rPr>
        <w:t>Perencanaan</w:t>
      </w:r>
    </w:p>
    <w:p w14:paraId="3FF4E233" w14:textId="18E819B3" w:rsidR="00CE714A" w:rsidRDefault="000A7708" w:rsidP="00CE714A">
      <w:pPr>
        <w:spacing w:line="276" w:lineRule="auto"/>
        <w:ind w:leftChars="0" w:left="0" w:firstLineChars="0" w:firstLine="720"/>
        <w:jc w:val="both"/>
      </w:pPr>
      <w:r w:rsidRPr="000A7708">
        <w:rPr>
          <w:rFonts w:eastAsia="Cambria"/>
        </w:rPr>
        <w:t xml:space="preserve">Perencanaan pembelajaran tidak hanya membuat jadwal atau rencana pengelolaan pembelajaran. Perencanaan pembelajaran adalah proses menentukan pembelajaran  terbaik untuk mencapai tujuan dan sasaran pembelajaran meliputi pengetahuan, sikap, dan keterampilan peserta didik </w:t>
      </w:r>
      <w:r w:rsidRPr="000A7708">
        <w:fldChar w:fldCharType="begin" w:fldLock="1"/>
      </w:r>
      <w:r w:rsidR="00516DE4">
        <w:instrText>ADDIN CSL_CITATION {"citationItems":[{"id":"ITEM-1","itemData":{"DOI":"10.30997/karimahtauhid.v3i4.13092","abstract":"Perencanaan pembelajaran merupakan komponen penting dari proses pembelajaran, dan mencakup pemahaman tentang tujuan pembelajaran, fungsi-fungsi penting, dan model-model pengembangan perangkat desain pembelajaran. Artikel ini membahas konsep dasar perencanaan pembelajaran, seperti definisi, tujuan, dan fungsi-fungsi penting. Selain itu, artikel ini memeriksa model pengembangan perangkat desain pembelajaran yang efektif, seperti ASSURE, Hannafin &amp; Peck, Dick &amp; Carey, 4D, dan PPSI. Hasil penelitian menunjukkan bahwa pemahaman yang mendalam tentang perencanaan pembelajaran sangat penting untuk meningkatkan kualitas dan efektivitas pembelajaran. Perencanaan pembelajaran yang terstruktur dan terarah memungkinkan guru memaksimalkan potensi peserta didik untuk mencapai hasil belajar yang diinginkan.","author":[{"dropping-particle":"","family":"Sabrina","given":"Naya","non-dropping-particle":"","parse-names":false,"suffix":""},{"dropping-particle":"","family":"Sya","given":"Mega Febriani","non-dropping-particle":"","parse-names":false,"suffix":""}],"container-title":"Karimah Tauhid","id":"ITEM-1","issue":"4","issued":{"date-parts":[["2024"]]},"page":"5203-5211","title":"Konsep Perencanaan Pembelajaran dan Model Pengembangan Perangkat Desain Pembelajaran","type":"article-journal","volume":"3"},"uris":["http://www.mendeley.com/documents/?uuid=79229136-2281-4b10-8d43-f373b5bf3581"]}],"mendeley":{"formattedCitation":"(Sabrina &amp; Sya, 2024)","plainTextFormattedCitation":"(Sabrina &amp; Sya, 2024)","previouslyFormattedCitation":"(Sabrina and Sya 2024)"},"properties":{"noteIndex":0},"schema":"https://github.com/citation-style-language/schema/raw/master/csl-citation.json"}</w:instrText>
      </w:r>
      <w:r w:rsidRPr="000A7708">
        <w:fldChar w:fldCharType="separate"/>
      </w:r>
      <w:r w:rsidR="00516DE4" w:rsidRPr="00516DE4">
        <w:rPr>
          <w:noProof/>
        </w:rPr>
        <w:t>(Sabrina &amp; Sya, 2024)</w:t>
      </w:r>
      <w:r w:rsidRPr="000A7708">
        <w:fldChar w:fldCharType="end"/>
      </w:r>
      <w:r w:rsidRPr="000A7708">
        <w:t xml:space="preserve">. </w:t>
      </w:r>
      <w:r>
        <w:t>Dalam hal ini peneliti menyiapkan perencanaan pembelajaran terlebih dahulu sebelum melakukan pembelajaran. Pertama, peneliti menyiapkan materi yang akan disampaikan yakni m</w:t>
      </w:r>
      <w:r w:rsidR="00CE714A">
        <w:t>ateri</w:t>
      </w:r>
      <w:r>
        <w:t xml:space="preserve"> tentang bersuci setelah ihtilam, peneliti mengambil bahan ajar dengan merujuk pada </w:t>
      </w:r>
      <w:r w:rsidR="00CE714A">
        <w:t xml:space="preserve">buku </w:t>
      </w:r>
      <w:r>
        <w:t>fikih kelas 4 yang digunakan di MI I’antush</w:t>
      </w:r>
      <w:r w:rsidR="00CE714A">
        <w:t xml:space="preserve"> Shibyan. Kemudian peneliti menentukan tujuan pembelajaran yang ingin dicapai oleh peserta didik. Karena, tujuan pembelajaran yang jelas merupakan dasar dari perencanaan dan menetapkan jalannya sebuah pembelajaran </w:t>
      </w:r>
      <w:r w:rsidRPr="00CE714A">
        <w:fldChar w:fldCharType="begin" w:fldLock="1"/>
      </w:r>
      <w:r w:rsidR="00516DE4">
        <w:instrText>ADDIN CSL_CITATION {"citationItems":[{"id":"ITEM-1","itemData":{"abstract":"This research discusses learning planning for PAI subjects in the study of cognitive learning theory, using a literature review type of research, namely the researcher collects, evaluates and synthesizes information from various sources to gain an understanding of the research topic. The research results concluded that learning planning is a systematic process that aims to develop a structured and measurable plan to achieve learning outcomes, including objectives, materials, teaching methods and evaluation. Cognitive theory, pioneered by Piaget, Bruner, and Vygotsky, emphasizes the role of mental processes, with a focus on deep understanding, development of critical thinking skills, and evaluation. In Islamic Education learning, the learning planning process uses cognitive theory studies with goal setting steps, focusing on understanding concepts, and developing critical thinking skills, then the material is designed to facilitate in-depth understanding by linking religious concepts with life contexts using selected learning methods such as discussion and problem solving , encouraging active student participation. Learning evaluation is used to measure understanding of concepts and critical thinking abilities.","author":[{"dropping-particle":"","family":"Amma","given":"Tasurun","non-dropping-particle":"","parse-names":false,"suffix":""},{"dropping-particle":"","family":"Komariyah","given":"Siti","non-dropping-particle":"","parse-names":false,"suffix":""},{"dropping-particle":"","family":"Bahrudin","given":"Arik","non-dropping-particle":"","parse-names":false,"suffix":""}],"container-title":"CENDEKIA : Jurnal Studi Keislaman","id":"ITEM-1","issue":"1","issued":{"date-parts":[["2024"]]},"page":"1-18","title":"Perencanaan Pembelajaran Mata Pelajaran PAI Dalam Kajian Teori Belajar Kognitif","type":"article-journal","volume":"10"},"uris":["http://www.mendeley.com/documents/?uuid=8ba92aa3-0395-4529-b8b2-02a43f945a2c"]}],"mendeley":{"formattedCitation":"(Amma et al., 2024)","plainTextFormattedCitation":"(Amma et al., 2024)","previouslyFormattedCitation":"(Amma, Komariyah, and Bahrudin 2024)"},"properties":{"noteIndex":0},"schema":"https://github.com/citation-style-language/schema/raw/master/csl-citation.json"}</w:instrText>
      </w:r>
      <w:r w:rsidRPr="00CE714A">
        <w:fldChar w:fldCharType="separate"/>
      </w:r>
      <w:r w:rsidR="00516DE4" w:rsidRPr="00516DE4">
        <w:rPr>
          <w:noProof/>
        </w:rPr>
        <w:t>(Amma et al., 2024)</w:t>
      </w:r>
      <w:r w:rsidRPr="00CE714A">
        <w:fldChar w:fldCharType="end"/>
      </w:r>
      <w:r w:rsidRPr="00CE714A">
        <w:t>.</w:t>
      </w:r>
      <w:r w:rsidR="00CE714A">
        <w:t xml:space="preserve"> </w:t>
      </w:r>
    </w:p>
    <w:p w14:paraId="6864C7A2" w14:textId="76BF1834" w:rsidR="00CE714A" w:rsidRDefault="00CE714A" w:rsidP="00CE714A">
      <w:pPr>
        <w:spacing w:line="276" w:lineRule="auto"/>
        <w:ind w:leftChars="0" w:left="0" w:firstLineChars="0" w:firstLine="720"/>
        <w:jc w:val="both"/>
      </w:pPr>
      <w:r>
        <w:t xml:space="preserve">Kedua, peneliti menentukan metode pembelajaran yang selaras dengan tujuan dan materi tentang bersuci setelah ihtilam, peneliti mengambil beberapa referensi </w:t>
      </w:r>
      <w:r w:rsidRPr="00CE714A">
        <w:rPr>
          <w:i/>
          <w:iCs/>
        </w:rPr>
        <w:t>ice breaking</w:t>
      </w:r>
      <w:r>
        <w:t xml:space="preserve"> dari Aplikasi Tiktok. Menerapkan metode pembelajaran yang tepat dan sesuai dengan materi dapat memudahkan tercapainya tujuan dan sasaran pembelajaran dengan baik </w:t>
      </w:r>
      <w:r w:rsidRPr="00CE714A">
        <w:fldChar w:fldCharType="begin" w:fldLock="1"/>
      </w:r>
      <w:r w:rsidR="00516DE4">
        <w:instrText>ADDIN CSL_CITATION {"citationItems":[{"id":"ITEM-1","itemData":{"DOI":"10.61721/pendis.v3i2.389","abstract":"Perencanaan pembelajaran adalah suatu produk seorang pendidik yang harus dipenuhi 0……….sebelum proses pembelajaran berlangsung. Tetapi realitanya dari hasil penelitian terdahulu, pendidik merancang perencanaan pembelajaran hanya untuk memenuhi administrasi sekolah sebagai persyaratan supervisi atau penilaian. Tujuan penelitian ini adalah untuk memperkuat argumen dengan menyatukan hasil penelitian terdahulu bahwa perencanaan pembelajaran wajib dilaksanakan oleh setiap individu pendidik untuk meningkatkan mutu pendidik. Hal ini juga menjadi dasar peneliti untuk melakukan penelitian terkait perencanaan pembelajaran. metode penelitian yang digunakan dalam penelitian ini adalah metode penelitian studi pustaka. Hasil penelitian adalah perencanaan pembelajaran menjadi ujung tombak keberhasilan pencapaian tujuan pembelajaran, dan peningkatan mutu pendidik dari segi kompetensi pedagodik.","author":[{"dropping-particle":"","family":"Lubis","given":"Anggraini Hanifah","non-dropping-particle":"","parse-names":false,"suffix":""}],"container-title":"PENDIS (Jurnal Pendidikan Ilmu Sosial)","id":"ITEM-1","issue":"2","issued":{"date-parts":[["2024"]]},"title":"Perencanaan Pembelajaran Ips Meningkatkan Mutu Pendidikan","type":"article-journal","volume":"3"},"uris":["http://www.mendeley.com/documents/?uuid=9d8350f7-b17f-41e2-b411-6962d6ba4ade"]}],"mendeley":{"formattedCitation":"(Lubis, 2024)","plainTextFormattedCitation":"(Lubis, 2024)","previouslyFormattedCitation":"(Lubis 2024)"},"properties":{"noteIndex":0},"schema":"https://github.com/citation-style-language/schema/raw/master/csl-citation.json"}</w:instrText>
      </w:r>
      <w:r w:rsidRPr="00CE714A">
        <w:fldChar w:fldCharType="separate"/>
      </w:r>
      <w:r w:rsidR="00516DE4" w:rsidRPr="00516DE4">
        <w:rPr>
          <w:noProof/>
        </w:rPr>
        <w:t>(Lubis, 2024)</w:t>
      </w:r>
      <w:r w:rsidRPr="00CE714A">
        <w:fldChar w:fldCharType="end"/>
      </w:r>
      <w:r w:rsidRPr="00CE714A">
        <w:t>.</w:t>
      </w:r>
      <w:r>
        <w:t xml:space="preserve"> </w:t>
      </w:r>
    </w:p>
    <w:p w14:paraId="29F24C24" w14:textId="75C3A587" w:rsidR="00CE714A" w:rsidRDefault="00CE714A" w:rsidP="00CE714A">
      <w:pPr>
        <w:spacing w:line="276" w:lineRule="auto"/>
        <w:ind w:leftChars="0" w:left="0" w:firstLineChars="0" w:firstLine="720"/>
        <w:jc w:val="both"/>
        <w:rPr>
          <w:b/>
          <w:bCs/>
        </w:rPr>
      </w:pPr>
      <w:r>
        <w:t xml:space="preserve">Ketiga, peneliti menetukan evaluasi yang akan dilakukan setelah kegiatan pembelajaran selesai. Evaluasi bertujuan untuk mengetahui sampai dimana batas kemampuan dan keefektifan peserta didik dalam memperoleh tujuan pembelajaran </w:t>
      </w:r>
      <w:r w:rsidRPr="00CE714A">
        <w:fldChar w:fldCharType="begin" w:fldLock="1"/>
      </w:r>
      <w:r w:rsidR="00516DE4">
        <w:instrText>ADDIN CSL_CITATION {"citationItems":[{"id":"ITEM-1","itemData":{"ISSN":"2656-8756","abstract":"In the learning process, a teacher's job is not only to be an educator, or even just to convey learning material to students, but a teacher must also act as an evaluator. The role of education as an evaluator in the learning process must and must use the principles of learning evaluation, namely the principles of continuity, comprehensiveness, objectivity and practicality. Through the implementation of the principles of learning evaluation, a quality learning process and maximum learning outcomes in achieving learning goals are obtained. The aim of implementing learning evaluation is to obtain evidentiary data that shows the level of student ability and success in achieving learning objectives. Apart from that, it can also be used by teachers and educational supervisors to measure or assess the effectiveness of teaching experiences, learning activities and learning methods used in the learning process.","author":[{"dropping-particle":"","family":"Marzuki","given":"Ismail","non-dropping-particle":"","parse-names":false,"suffix":""}],"container-title":"Tadarus Tarbawy","id":"ITEM-1","issue":"1","issued":{"date-parts":[["2024"]]},"page":"91-97","title":"Implementasi Prinsip-Prinsip Evaluasi Pembelajaran Pada Mata Pelajaran Pendidikan Agama Islam","type":"article-journal","volume":"6"},"uris":["http://www.mendeley.com/documents/?uuid=dee92c32-4bd4-4941-8bbb-f25060f662f3"]}],"mendeley":{"formattedCitation":"(Marzuki, 2024)","plainTextFormattedCitation":"(Marzuki, 2024)","previouslyFormattedCitation":"(Marzuki 2024)"},"properties":{"noteIndex":0},"schema":"https://github.com/citation-style-language/schema/raw/master/csl-citation.json"}</w:instrText>
      </w:r>
      <w:r w:rsidRPr="00CE714A">
        <w:fldChar w:fldCharType="separate"/>
      </w:r>
      <w:r w:rsidR="00516DE4" w:rsidRPr="00516DE4">
        <w:rPr>
          <w:noProof/>
        </w:rPr>
        <w:t>(Marzuki, 2024)</w:t>
      </w:r>
      <w:r w:rsidRPr="00CE714A">
        <w:fldChar w:fldCharType="end"/>
      </w:r>
      <w:r w:rsidRPr="00CE714A">
        <w:t>.</w:t>
      </w:r>
      <w:r w:rsidRPr="00F41790">
        <w:rPr>
          <w:rFonts w:asciiTheme="minorHAnsi" w:hAnsiTheme="minorHAnsi"/>
        </w:rPr>
        <w:t xml:space="preserve"> </w:t>
      </w:r>
      <w:r w:rsidRPr="00CE714A">
        <w:t>Evaluasi yang dilakukan oleh peneliti yaitu dengan meriview materi yang telah disampaikan bersama peserta didik.</w:t>
      </w:r>
      <w:r>
        <w:t xml:space="preserve"> </w:t>
      </w:r>
      <w:r w:rsidRPr="00CE714A">
        <w:rPr>
          <w:b/>
          <w:bCs/>
        </w:rPr>
        <w:t>Pelaksanaan</w:t>
      </w:r>
    </w:p>
    <w:p w14:paraId="082DFEAC" w14:textId="1106788C" w:rsidR="00FC5126" w:rsidRDefault="00CE714A" w:rsidP="00FC5126">
      <w:pPr>
        <w:spacing w:line="276" w:lineRule="auto"/>
        <w:ind w:leftChars="0" w:left="0" w:firstLineChars="0" w:firstLine="720"/>
        <w:jc w:val="both"/>
      </w:pPr>
      <w:r>
        <w:t xml:space="preserve">Pelaksanaan pembelajaran merupakan kegiatan belajar mengajar atau penyampaian informasi dari guru kepada peserta didik </w:t>
      </w:r>
      <w:r w:rsidRPr="00FC5126">
        <w:fldChar w:fldCharType="begin" w:fldLock="1"/>
      </w:r>
      <w:r w:rsidR="00516DE4">
        <w:instrText>ADDIN CSL_CITATION {"citationItems":[{"id":"ITEM-1","itemData":{"abstract":"Berdasarkan observasi awal yang dilakukan di sekolah SMP N 2 Padang Ganting khususnya kelas VII I, siswa kurang bersemangat mengikuti pembelajaran ini di mana terlihat para siswa banyak yang meribut dan berbicara dengan temannya malahan ada juga siswa yang keluar masuk kelas ketika guru sedang menerangkan pelajaran sehingga proses pembelajaran kurang efektif. Selain itu hasil pembelajaran juga kurang memuaskan, di mana siswa kurang memahami materi-materi yang disampaikan guru, sehingga berasumsi karena sebagian siswa masih ada yang mendapat nilai rendah pada saat guru melakukan proses penilaian pada mata pelajaran PAI. Penelitian ini merupakan penelitian lapangan (field research) yang bersifat deskriptif kualitatif. Dalam pengumpulan data, dilakukan observasi, wawancara dan dokumentasi, yang menjadi informan dalam penelitian ini adalah Guru PAI dan siswa kelas VII I SMP N 2 Padang Ganting, setelah data terkumpul data kemudian di olah dengan menggunakan analisa deskriptif analisis. Dari hasil penelitian yang telah dilakukan, dapat disimpulkan bahwa dalam pelaksanaan pembelajaran PAI di kelas VII I di sekolah SMP N 2 Padang Ganting ini menggunakan metode yang beragam karena pembelajaran PAI itu memiliki karakteristik yang berbeda. Di antara metode-metode yang digunakan adalah metode ceramah, metode Tanya jawab, metode resitasi (penugasan), sedangkan metode-metode lainnya seperti metode diskusi, metode drill (latihan), metode kerja kelompok, metode demonstrasi, metode pemecahan masalah, metode ekperimen sangat jarang digunakan oleh guru. Sedangkan media yang digunakan oleh guru yaitu media gambar dan terkadang menggunakan infokus serta menggunakan papan tulis, buku paket, LKS dalam proses pembelajaran. Sedangkan media film dan musik tidak pernah digunakan guru dalam pembelajaran PAI. Jadi dengan digunakannya metode yang bervariasi oleh guru PAI di kelas VII I di sekolah SMP N 2 Padang Ganting siswa sudah mulai terfokus perhatiannya terhadap pembelajaran.","author":[{"dropping-particle":"","family":"Syafrin","given":"Yulia","non-dropping-particle":"","parse-names":false,"suffix":""},{"dropping-particle":"","family":"Kamal","given":"Muhiddinur","non-dropping-particle":"","parse-names":false,"suffix":""},{"dropping-particle":"","family":"Arifboy","given":"","non-dropping-particle":"","parse-names":false,"suffix":""},{"dropping-particle":"","family":"Husni","given":"Arman","non-dropping-particle":"","parse-names":false,"suffix":""}],"container-title":"EDUCATIVO: JURNAL PENDIDIKAN","id":"ITEM-1","issue":"4","issued":{"date-parts":[["2023"]]},"page":"448-460","title":"Pelaksanaan Pembelajaran Pendidikan Agama Islam","type":"article-journal","volume":"1"},"uris":["http://www.mendeley.com/documents/?uuid=2fc41d6d-d637-4a8c-9b3f-316bd9f31175"]}],"mendeley":{"formattedCitation":"(Syafrin et al., 2023)","plainTextFormattedCitation":"(Syafrin et al., 2023)","previouslyFormattedCitation":"(Syafrin et al. 2023)"},"properties":{"noteIndex":0},"schema":"https://github.com/citation-style-language/schema/raw/master/csl-citation.json"}</w:instrText>
      </w:r>
      <w:r w:rsidRPr="00FC5126">
        <w:fldChar w:fldCharType="separate"/>
      </w:r>
      <w:r w:rsidR="00516DE4" w:rsidRPr="00516DE4">
        <w:rPr>
          <w:noProof/>
        </w:rPr>
        <w:t>(Syafrin et al., 2023)</w:t>
      </w:r>
      <w:r w:rsidRPr="00FC5126">
        <w:fldChar w:fldCharType="end"/>
      </w:r>
      <w:r w:rsidRPr="00FC5126">
        <w:t>.</w:t>
      </w:r>
      <w:r w:rsidRPr="00F41790">
        <w:rPr>
          <w:rFonts w:asciiTheme="minorHAnsi" w:hAnsiTheme="minorHAnsi"/>
        </w:rPr>
        <w:t xml:space="preserve"> </w:t>
      </w:r>
      <w:r w:rsidR="00FC5126" w:rsidRPr="00FC5126">
        <w:t xml:space="preserve">Pembelajaran harus dilaksanakan searah dengan perencanaan yang dibuat oleh guru. Kegiatan pembelajaran mencakup kegiatan pendahuluan, kegiatan inti, dan kegiatan penutup </w:t>
      </w:r>
      <w:r w:rsidRPr="00FC5126">
        <w:fldChar w:fldCharType="begin" w:fldLock="1"/>
      </w:r>
      <w:r w:rsidR="00516DE4">
        <w:instrText>ADDIN CSL_CITATION {"citationItems":[{"id":"ITEM-1","itemData":{"DOI":"10.31004/obsesi.v4i2.287","ISSN":"2356-1327","abstract":"Penelitian ini bertujuan untuk mengetahui kompetensi pedagogik yang dimiliki oleh guru PAUD yang berdampak pada kemampuan penyusunan dan pelaksanaan pembelajaran di PAUD pada beberapa lembaga di Kabupaten Manggarai. Jenis penelitian yang digunakan adalah deskriptif kualitatif yang bertujuan mendeskripsikan kompetensi pedagogik guru PAUD pada 20 lembaga PAUD di Kabupaten Manggarai. Obyek penelitian adalah para guru dan kepala sekolah PAUD dengan menggunakan instrument penelitian wawancara, observasi dan dokumentasi. Hasil penelitian menunjukan pertama, kualifikasi akademik seorang guru PAUD mempengaruhi kemampuan, pengetahuan serta pemahaman guru terhadap peserta didik. Kedua, masih banyak lembaga PAUD yang kurang memiliki kemampuan dalam menyusun perencanaan pembelajaran yang menyenangkan serta pemahaman akan pentingnya penyusunan perencanaan pembelajaran masih minim. Ketiga, minimnya kompetensi pedagogik yang dimiliki akhirnya mempengaruhi proses pembelajaran yang berkualitas bagi anak, pembelajaran menjadi tidak menyenangkan serta penilaian pembelajaran yang dilakukan guru belum dapat menggambarkan perkembangan yang mencakup segala aspek perkembangan anak.","author":[{"dropping-particle":"","family":"Sum","given":"Theresia Alviani","non-dropping-particle":"","parse-names":false,"suffix":""},{"dropping-particle":"","family":"Taran","given":"Emilia Graciela Mega","non-dropping-particle":"","parse-names":false,"suffix":""}],"container-title":"Jurnal Obsesi : Jurnal Pendidikan Anak Usia Dini","id":"ITEM-1","issue":"2","issued":{"date-parts":[["2020"]]},"page":"543-550","title":"Kompetensi Pedagogik Guru PAUD dalam Perencanaan dan Pelaksanaan Pembelajaran","type":"article-journal","volume":"4"},"uris":["http://www.mendeley.com/documents/?uuid=eb911044-dcb1-4b7d-b8c7-7b44ca3c4712"]}],"mendeley":{"formattedCitation":"(Sum &amp; Taran, 2020)","plainTextFormattedCitation":"(Sum &amp; Taran, 2020)","previouslyFormattedCitation":"(Sum and Taran 2020)"},"properties":{"noteIndex":0},"schema":"https://github.com/citation-style-language/schema/raw/master/csl-citation.json"}</w:instrText>
      </w:r>
      <w:r w:rsidRPr="00FC5126">
        <w:fldChar w:fldCharType="separate"/>
      </w:r>
      <w:r w:rsidR="00516DE4" w:rsidRPr="00516DE4">
        <w:rPr>
          <w:noProof/>
        </w:rPr>
        <w:t>(Sum &amp; Taran, 2020)</w:t>
      </w:r>
      <w:r w:rsidRPr="00FC5126">
        <w:fldChar w:fldCharType="end"/>
      </w:r>
      <w:r w:rsidRPr="00FC5126">
        <w:t>.</w:t>
      </w:r>
      <w:r w:rsidR="00FC5126">
        <w:t xml:space="preserve"> </w:t>
      </w:r>
    </w:p>
    <w:p w14:paraId="7BB014E9" w14:textId="7685B5AA" w:rsidR="00CE714A" w:rsidRDefault="00FC5126" w:rsidP="00FC5126">
      <w:pPr>
        <w:spacing w:line="276" w:lineRule="auto"/>
        <w:ind w:leftChars="0" w:left="0" w:firstLineChars="0" w:firstLine="720"/>
        <w:jc w:val="both"/>
      </w:pPr>
      <w:r>
        <w:t xml:space="preserve">Proses pelaksanaan pembelajaran fikih dialakukan oleh peneliti yang berlangsung pada jam pelajaran kedua, diawali dengan kegiatan pendahuluan yaitu mengucapkan salam serta menanyakan kabar peserta didik. Dilanjut dengan mengkondisikan peserta didik, kemudian </w:t>
      </w:r>
      <w:r>
        <w:lastRenderedPageBreak/>
        <w:t xml:space="preserve">menyampaikan topik dan tujuan pembelajaran tentang bersuci setalah ihtilam. Setelah itu, masuk pada kegiatan inti yang didalamnya peneliti memberikan </w:t>
      </w:r>
      <w:r w:rsidRPr="00FC5126">
        <w:rPr>
          <w:i/>
          <w:iCs/>
        </w:rPr>
        <w:t>ice breaking</w:t>
      </w:r>
      <w:r>
        <w:t xml:space="preserve"> sebelum  menyampaikan materi, karena mata pelejaran fikih dimulai setelah pergantian jam akibatnya peserta didik kurang kondusif dan berkonsentrasi untuk memperhatikan pembelajaran. Berdasarkan wawancara dengan wali kelas 4:</w:t>
      </w:r>
    </w:p>
    <w:p w14:paraId="21AE7BD4" w14:textId="05C717AA" w:rsidR="00FC5126" w:rsidRDefault="00FC5126" w:rsidP="00FC5126">
      <w:pPr>
        <w:spacing w:line="276" w:lineRule="auto"/>
        <w:ind w:leftChars="0" w:left="0" w:firstLineChars="0" w:firstLine="720"/>
        <w:jc w:val="both"/>
      </w:pPr>
      <w:r>
        <w:t>“</w:t>
      </w:r>
      <w:r w:rsidRPr="00FC5126">
        <w:rPr>
          <w:i/>
          <w:iCs/>
        </w:rPr>
        <w:t>Kegiatan ice breaking dilakukan dengan memperhatikan kondisi peserta diidk, misalnya, pada awal pembelajaran peserta didik sudah mengantuk maka ice breaking dpat dilakukan diawal pembelajaran</w:t>
      </w:r>
      <w:r>
        <w:t>”.</w:t>
      </w:r>
    </w:p>
    <w:p w14:paraId="6F914329" w14:textId="27F6EE2A" w:rsidR="00FC5126" w:rsidRDefault="00FC5126" w:rsidP="00FC5126">
      <w:pPr>
        <w:spacing w:line="276" w:lineRule="auto"/>
        <w:ind w:leftChars="0" w:left="0" w:firstLineChars="0" w:firstLine="720"/>
        <w:jc w:val="both"/>
      </w:pPr>
      <w:r>
        <w:t xml:space="preserve">Kegiatan </w:t>
      </w:r>
      <w:r w:rsidRPr="00FC5126">
        <w:rPr>
          <w:i/>
          <w:iCs/>
        </w:rPr>
        <w:t>ice breaking</w:t>
      </w:r>
      <w:r>
        <w:t xml:space="preserve"> berlangsung dengan baik meskipun terdapat kendala ada beberapa peserta didik yang tidak mengikuti dengan seksama. Menurut hasil wawancara dengan guru mapel fikih kelas 4:</w:t>
      </w:r>
    </w:p>
    <w:p w14:paraId="18590528" w14:textId="3C8C86F2" w:rsidR="00FC5126" w:rsidRPr="00FC5126" w:rsidRDefault="00FC5126" w:rsidP="00EF36DF">
      <w:pPr>
        <w:spacing w:line="276" w:lineRule="auto"/>
        <w:ind w:left="0" w:hanging="2"/>
        <w:jc w:val="both"/>
      </w:pPr>
      <w:r w:rsidRPr="00F41790">
        <w:rPr>
          <w:rFonts w:asciiTheme="minorHAnsi" w:hAnsiTheme="minorHAnsi"/>
        </w:rPr>
        <w:tab/>
      </w:r>
      <w:r w:rsidRPr="00F41790">
        <w:rPr>
          <w:rFonts w:asciiTheme="minorHAnsi" w:hAnsiTheme="minorHAnsi"/>
        </w:rPr>
        <w:tab/>
      </w:r>
      <w:r w:rsidRPr="00FC5126">
        <w:t>“</w:t>
      </w:r>
      <w:r w:rsidRPr="00775B38">
        <w:rPr>
          <w:i/>
          <w:iCs/>
        </w:rPr>
        <w:t>Memang terkadang ada peserta di</w:t>
      </w:r>
      <w:r w:rsidR="00775B38" w:rsidRPr="00775B38">
        <w:rPr>
          <w:i/>
          <w:iCs/>
        </w:rPr>
        <w:t>di</w:t>
      </w:r>
      <w:r w:rsidRPr="00775B38">
        <w:rPr>
          <w:i/>
          <w:iCs/>
        </w:rPr>
        <w:t>k yang tidak mau mengikuti ice breaking dengan alasan pusing, lapar dan sebag</w:t>
      </w:r>
      <w:r w:rsidR="00775B38">
        <w:rPr>
          <w:i/>
          <w:iCs/>
        </w:rPr>
        <w:t>a</w:t>
      </w:r>
      <w:r w:rsidRPr="00775B38">
        <w:rPr>
          <w:i/>
          <w:iCs/>
        </w:rPr>
        <w:t>inya</w:t>
      </w:r>
      <w:r w:rsidRPr="00FC5126">
        <w:t>”.</w:t>
      </w:r>
    </w:p>
    <w:p w14:paraId="7C3642DE" w14:textId="7642661E" w:rsidR="00FC5126" w:rsidRPr="00775B38" w:rsidRDefault="00FC5126" w:rsidP="00EF36DF">
      <w:pPr>
        <w:spacing w:line="276" w:lineRule="auto"/>
        <w:ind w:left="0" w:hanging="2"/>
        <w:jc w:val="both"/>
      </w:pPr>
      <w:r w:rsidRPr="00F41790">
        <w:rPr>
          <w:rFonts w:asciiTheme="minorHAnsi" w:hAnsiTheme="minorHAnsi"/>
        </w:rPr>
        <w:tab/>
      </w:r>
      <w:r w:rsidR="00775B38">
        <w:rPr>
          <w:rFonts w:asciiTheme="minorHAnsi" w:hAnsiTheme="minorHAnsi"/>
        </w:rPr>
        <w:tab/>
      </w:r>
      <w:r w:rsidR="00775B38" w:rsidRPr="00775B38">
        <w:t>Kendala lain juga disampaikan oleh wali kelas 4 dalam wawancara:</w:t>
      </w:r>
    </w:p>
    <w:p w14:paraId="48B032DD" w14:textId="7B63AFAA" w:rsidR="00FC5126" w:rsidRDefault="00FC5126" w:rsidP="00EF36DF">
      <w:pPr>
        <w:spacing w:line="276" w:lineRule="auto"/>
        <w:ind w:left="0" w:hanging="2"/>
        <w:jc w:val="both"/>
      </w:pPr>
      <w:r w:rsidRPr="00F41790">
        <w:rPr>
          <w:rFonts w:asciiTheme="minorHAnsi" w:hAnsiTheme="minorHAnsi"/>
        </w:rPr>
        <w:tab/>
      </w:r>
      <w:r w:rsidRPr="00F41790">
        <w:rPr>
          <w:rFonts w:asciiTheme="minorHAnsi" w:hAnsiTheme="minorHAnsi"/>
        </w:rPr>
        <w:tab/>
      </w:r>
      <w:r w:rsidR="00775B38" w:rsidRPr="00775B38">
        <w:t>“</w:t>
      </w:r>
      <w:r w:rsidR="00775B38" w:rsidRPr="00775B38">
        <w:rPr>
          <w:i/>
          <w:iCs/>
        </w:rPr>
        <w:t>Ice breaking yang dilakukan secara berulang-ulang tanpa adanya kebaruan membuat peserta didik menjadi Bosan</w:t>
      </w:r>
      <w:r w:rsidR="00775B38" w:rsidRPr="00775B38">
        <w:t>”.</w:t>
      </w:r>
    </w:p>
    <w:p w14:paraId="14047122" w14:textId="422122D8" w:rsidR="00775B38" w:rsidRDefault="00775B38" w:rsidP="00EF36DF">
      <w:pPr>
        <w:spacing w:line="276" w:lineRule="auto"/>
        <w:ind w:leftChars="0" w:left="0" w:firstLineChars="0" w:firstLine="720"/>
        <w:jc w:val="both"/>
      </w:pPr>
      <w:r>
        <w:t xml:space="preserve">Setelah pemberian </w:t>
      </w:r>
      <w:r w:rsidRPr="00775B38">
        <w:rPr>
          <w:i/>
          <w:iCs/>
        </w:rPr>
        <w:t>ice breaking</w:t>
      </w:r>
      <w:r>
        <w:t xml:space="preserve"> peneliti menyampaikan materi tentang bersuci setelah ihtilam. Peserta didik sangat antusias mendengarkan dan memperhatikan materi yang disampaikan. Sebelum masuk pada kegiatan penutup peneliti memberikan </w:t>
      </w:r>
      <w:r w:rsidRPr="00775B38">
        <w:rPr>
          <w:i/>
          <w:iCs/>
        </w:rPr>
        <w:t>ice breaking</w:t>
      </w:r>
      <w:r>
        <w:t xml:space="preserve"> berupa lagu tanda-tanda baligh. Pemilihan </w:t>
      </w:r>
      <w:r w:rsidRPr="00775B38">
        <w:rPr>
          <w:i/>
          <w:iCs/>
        </w:rPr>
        <w:t>ice breaking</w:t>
      </w:r>
      <w:r>
        <w:t xml:space="preserve"> tersebut disesuaikan dengan tema pembelajaran yang telah disampaikan. Sebagaimana wawancara dengan wali kelas 4:</w:t>
      </w:r>
    </w:p>
    <w:p w14:paraId="6E16B359" w14:textId="46DE488A" w:rsidR="00775B38" w:rsidRDefault="00775B38" w:rsidP="00EF36DF">
      <w:pPr>
        <w:spacing w:line="276" w:lineRule="auto"/>
        <w:ind w:leftChars="0" w:left="0" w:firstLineChars="0" w:firstLine="720"/>
        <w:jc w:val="both"/>
      </w:pPr>
      <w:r>
        <w:t>“</w:t>
      </w:r>
      <w:r w:rsidRPr="00775B38">
        <w:rPr>
          <w:i/>
          <w:iCs/>
        </w:rPr>
        <w:t>Pemilihan ice breaking juga perlu diperhatikan, alangkah baiknya sesuai dengan tema pembelajaran yang sedang dipelajari</w:t>
      </w:r>
      <w:r>
        <w:t>”.</w:t>
      </w:r>
    </w:p>
    <w:p w14:paraId="5B099767" w14:textId="39D87161" w:rsidR="00D45B30" w:rsidRDefault="00775B38" w:rsidP="00EF36DF">
      <w:pPr>
        <w:spacing w:line="276" w:lineRule="auto"/>
        <w:ind w:leftChars="0" w:left="0" w:firstLineChars="0" w:firstLine="720"/>
        <w:jc w:val="both"/>
      </w:pPr>
      <w:r>
        <w:t xml:space="preserve">Kegiatan penutup dilakukan dengan refleksi berupa kegiatan tanya jawab terkait materi bersuci setelah ihtilam yang sudah disampaikan pada kegiatan inti, dilanjut dengan do’a. kegiatan refleksi bertujuan untuk mendorong peserta didik mengingat kembali materi yang telah mereka pelajari dalam proses pembelajaran </w:t>
      </w:r>
      <w:r w:rsidRPr="00775B38">
        <w:fldChar w:fldCharType="begin" w:fldLock="1"/>
      </w:r>
      <w:r w:rsidR="00516DE4">
        <w:instrText>ADDIN CSL_CITATION {"citationItems":[{"id":"ITEM-1","itemData":{"ISSN":"2721-9550","abstract":"The development of the times demands an increase in the quality of human resources, including in the field of education. Students need to have a well-facilitated learning experience to make it easier to understand the material. Understanding learning materials can be made easier through reflection activities as a support for the repetitive method. Through reflection activities, students can recall the material and even the learning process that has been passed, so that the material will be more embedded in memory. The purpose of this study was to determine student responses to reflection activities. The research method used is a quantitative research method. The researcher used a questionnaire with a Likert scale rating as a research instrument. The data collection technique is in the form of a questionnaire technique. The researcher used purposive sampling technique and got 23 students who contracted the Educational Psychology course at the Science Education Department, Manado State University. The results showed that the students strongly agreed with the implementation of reflection activities in learning.","author":[{"dropping-particle":"","family":"Wowor","given":"Ester Caroline","non-dropping-particle":"","parse-names":false,"suffix":""},{"dropping-particle":"","family":"Anjelia Tumewu","given":"Widya","non-dropping-particle":"","parse-names":false,"suffix":""},{"dropping-particle":"","family":"Mokalu","given":"Yohanes Bery","non-dropping-particle":"","parse-names":false,"suffix":""}],"container-title":"SOSCIED: Journal Social, Science and Education","id":"ITEM-1","issue":"2","issued":{"date-parts":[["2022"]]},"page":"272-279","title":"Implementasi Repetitive Method Melalui Kegiatan Refleksi Dalam Pembelajaran","type":"article-journal","volume":"5"},"uris":["http://www.mendeley.com/documents/?uuid=ef5dcc59-3a19-4f8a-95e7-8a3979cce88d"]}],"mendeley":{"formattedCitation":"(Wowor et al., 2022)","plainTextFormattedCitation":"(Wowor et al., 2022)","previouslyFormattedCitation":"(Wowor, Anjelia Tumewu, and Mokalu 2022)"},"properties":{"noteIndex":0},"schema":"https://github.com/citation-style-language/schema/raw/master/csl-citation.json"}</w:instrText>
      </w:r>
      <w:r w:rsidRPr="00775B38">
        <w:fldChar w:fldCharType="separate"/>
      </w:r>
      <w:r w:rsidR="00516DE4" w:rsidRPr="00516DE4">
        <w:rPr>
          <w:noProof/>
        </w:rPr>
        <w:t>(Wowor et al., 2022)</w:t>
      </w:r>
      <w:r w:rsidRPr="00775B38">
        <w:fldChar w:fldCharType="end"/>
      </w:r>
      <w:r w:rsidRPr="00775B38">
        <w:t>.</w:t>
      </w:r>
      <w:r w:rsidRPr="00F41790">
        <w:rPr>
          <w:rFonts w:asciiTheme="minorHAnsi" w:hAnsiTheme="minorHAnsi"/>
        </w:rPr>
        <w:t xml:space="preserve"> </w:t>
      </w:r>
      <w:r w:rsidRPr="00D45B30">
        <w:t>Selain itu, tujuan dari refleksi pembelajaran yaitu untuk memahami sejauh mana peserta di</w:t>
      </w:r>
      <w:r w:rsidR="00D45B30" w:rsidRPr="00D45B30">
        <w:t>di</w:t>
      </w:r>
      <w:r w:rsidRPr="00D45B30">
        <w:t>k mem</w:t>
      </w:r>
      <w:r w:rsidR="00D45B30" w:rsidRPr="00D45B30">
        <w:t>a</w:t>
      </w:r>
      <w:r w:rsidRPr="00D45B30">
        <w:t>hami materi dengan baik. Dengan demikian, guru d</w:t>
      </w:r>
      <w:r w:rsidR="00D45B30" w:rsidRPr="00D45B30">
        <w:t>a</w:t>
      </w:r>
      <w:r w:rsidRPr="00D45B30">
        <w:t>pat menerapkan refleksi ini untuk merefleksikan diri mereka sendiri jika mereka menemukan bahwa peserta didik  masih belum mem</w:t>
      </w:r>
      <w:r w:rsidR="00D45B30" w:rsidRPr="00D45B30">
        <w:t>a</w:t>
      </w:r>
      <w:r w:rsidRPr="00D45B30">
        <w:t xml:space="preserve">hami dengan baik apa yang telah mereka pelajari </w:t>
      </w:r>
      <w:r w:rsidRPr="00D45B30">
        <w:fldChar w:fldCharType="begin" w:fldLock="1"/>
      </w:r>
      <w:r w:rsidR="00516DE4">
        <w:instrText>ADDIN CSL_CITATION {"citationItems":[{"id":"ITEM-1","itemData":{"abstract":"Pendidikan Agama Islam merupakan salah satu upaya pemerintah untuk menyiapkan generasi yang berilmu dan beramal. Oleh karena itu, mata pelajaran Pendidikan Agama Islam wajib dilaksanakan oleh setiap satuan pendidikan. Pendidikan Agama Islam kerap kali dianggap menjadi mata pelajaran formalitas yang diikuti oleh siswa, karena metode yang digunakan dalam pembelajaran sangat membosankan. Diferensiasi merupakan salah satu metode yang efektif untuk digunakan dalam proses belajar di kelas. Diferensiasi akan memberikan ruang kepada siswa untuk mengekspresikan dirinya. Diferensiasi juga memberikan pengaruh terhadap hasil refleksi siswa di SD Islam Al Jabr. Oleh karena itu, tujuan dari penelitian ini yaitu untuk mengetahui bagaimana implementasi metode diferensiasi dalam refleksi pembelajaran Pendidikan Agama Islam. Metode yang digunakan dalam penelitian ini yaitu metode deskriptif kualitatif yang berupa studi kasus di Sekolah Dasar Islam Al Jabr Jakarta. Dalam mengumpulkan data penelitian, peneliti menggunakan metode wawancara, observasi dan juga dokumentasi. Dalam penelitian ini ditemukan bahwa melalui metode diferensiasi, siswa menjadi lebih antusias dan bersemangat dalam mengerjakan refleksi Pendidikan Agama Islam. Media apapun yang digunakan oleh siswa dalam mengerjakan refleksi, pada akhirnya tujuannya sama, yaitu menjadikan Pendidikan Agama Islam menjadi pelajaran yang menyenangkan yang berdampak dalam membentuk karakter siswa sesuai Al-quran dan Hadits.","author":[{"dropping-particle":"","family":"Saparudin","given":"Muahamad","non-dropping-particle":"","parse-names":false,"suffix":""},{"dropping-particle":"","family":"Nurwahidin","given":"","non-dropping-particle":"","parse-names":false,"suffix":""}],"container-title":"Syntax Literate: Jurnal Ilmiah Indonesia","id":"ITEM-1","issue":"11","issued":{"date-parts":[["2021"]]},"page":"5765-5776","title":"Implementasi Metode Diferensiasi Dalam Refleksi Pembelajaran Pendidikan Agama Islam","type":"article-journal","volume":"6"},"uris":["http://www.mendeley.com/documents/?uuid=c58adf33-1d9c-4456-9437-b6a86eb112a5"]}],"mendeley":{"formattedCitation":"(Saparudin &amp; Nurwahidin, 2021)","plainTextFormattedCitation":"(Saparudin &amp; Nurwahidin, 2021)","previouslyFormattedCitation":"(Saparudin and Nurwahidin 2021)"},"properties":{"noteIndex":0},"schema":"https://github.com/citation-style-language/schema/raw/master/csl-citation.json"}</w:instrText>
      </w:r>
      <w:r w:rsidRPr="00D45B30">
        <w:fldChar w:fldCharType="separate"/>
      </w:r>
      <w:r w:rsidR="00516DE4" w:rsidRPr="00516DE4">
        <w:rPr>
          <w:noProof/>
        </w:rPr>
        <w:t>(Saparudin &amp; Nurwahidin, 2021)</w:t>
      </w:r>
      <w:r w:rsidRPr="00D45B30">
        <w:fldChar w:fldCharType="end"/>
      </w:r>
      <w:r w:rsidRPr="00D45B30">
        <w:t>.</w:t>
      </w:r>
      <w:r w:rsidR="00D45B30">
        <w:t xml:space="preserve"> </w:t>
      </w:r>
    </w:p>
    <w:p w14:paraId="342B97FA" w14:textId="582D4053" w:rsidR="00775B38" w:rsidRPr="00D45B30" w:rsidRDefault="00D45B30" w:rsidP="00EF36DF">
      <w:pPr>
        <w:spacing w:line="276" w:lineRule="auto"/>
        <w:ind w:leftChars="0" w:left="0" w:firstLineChars="0" w:firstLine="0"/>
        <w:jc w:val="both"/>
        <w:rPr>
          <w:b/>
          <w:bCs/>
        </w:rPr>
      </w:pPr>
      <w:r w:rsidRPr="00D45B30">
        <w:rPr>
          <w:b/>
          <w:bCs/>
        </w:rPr>
        <w:t xml:space="preserve">Evaluasi </w:t>
      </w:r>
    </w:p>
    <w:p w14:paraId="7225B718" w14:textId="53028126" w:rsidR="00D45B30" w:rsidRDefault="00D45B30" w:rsidP="00EF36DF">
      <w:pPr>
        <w:spacing w:line="276" w:lineRule="auto"/>
        <w:ind w:leftChars="0" w:left="0" w:firstLineChars="0" w:firstLine="720"/>
        <w:jc w:val="both"/>
        <w:rPr>
          <w:lang w:val="en-ID"/>
        </w:rPr>
      </w:pPr>
      <w:r>
        <w:t xml:space="preserve">Evaluasi pembelajaran adalah proses yang sistematis untuk mengumpulkan data tentang bagaimana kegiatan pembelajaran berfungsi membantu peserta didik untuk mencapai tujuan yang telah ditetapkan dengan cara yang paling efektif. Evaluasi pembelajaran akan menentukan seberapa baik atau buruk proses pembelajaran yang sudah berlangsung </w:t>
      </w:r>
      <w:r w:rsidRPr="00D45B30">
        <w:rPr>
          <w:lang w:val="en-ID"/>
        </w:rPr>
        <w:fldChar w:fldCharType="begin" w:fldLock="1"/>
      </w:r>
      <w:r w:rsidR="00516DE4">
        <w:rPr>
          <w:lang w:val="en-ID"/>
        </w:rPr>
        <w:instrText>ADDIN CSL_CITATION {"citationItems":[{"id":"ITEM-1","itemData":{"DOI":"10.58569/ilma.v1i2.587","abstract":"Evaluation of learning is very important to know whether or not a learning system is implemented by educators. Because if an educator does not conduct an evaluation, there is no development in designing a learning system. Educators must create new Innovations to update learning systems that will be implemented in the classroom, ranging from materials, methods, media, learning resources, environments and assessment systems. In designing learning evaluations, educators should also pay attention to the basic principles of evaluation and the requirements that should be considered. The requirements are that the evaluation must actually use the right measuring instrument (Valid) according to its purpose, the test tool must be trusted (Reliabel) or produce the same results (Consistent), and the condition of the evaluation of the latter that is the evaluation must be practical or easy to use does not make it difficult for educators or learners.","author":[{"dropping-particle":"","family":"Suardipa","given":"I Putu","non-dropping-particle":"","parse-names":false,"suffix":""},{"dropping-particle":"","family":"Primayana","given":"Kadek Hengki","non-dropping-particle":"","parse-names":false,"suffix":""}],"container-title":"WIDYACARYA","id":"ITEM-1","issue":"2","issued":{"date-parts":[["2020"]]},"page":"88-99","title":"Peran Penggunaan Desain Evaluasi Untuk Meningkatkan Kualitas Pembelajaran","type":"article-journal","volume":"4"},"uris":["http://www.mendeley.com/documents/?uuid=13a1cde2-bc84-4e7c-b463-58b41fa6c64a"]}],"mendeley":{"formattedCitation":"(Suardipa &amp; Primayana, 2020)","plainTextFormattedCitation":"(Suardipa &amp; Primayana, 2020)","previouslyFormattedCitation":"(Suardipa and Primayana 2020)"},"properties":{"noteIndex":0},"schema":"https://github.com/citation-style-language/schema/raw/master/csl-citation.json"}</w:instrText>
      </w:r>
      <w:r w:rsidRPr="00D45B30">
        <w:rPr>
          <w:lang w:val="en-ID"/>
        </w:rPr>
        <w:fldChar w:fldCharType="separate"/>
      </w:r>
      <w:r w:rsidR="00516DE4" w:rsidRPr="00516DE4">
        <w:rPr>
          <w:noProof/>
          <w:lang w:val="en-ID"/>
        </w:rPr>
        <w:t>(Suardipa &amp; Primayana, 2020)</w:t>
      </w:r>
      <w:r w:rsidRPr="00D45B30">
        <w:rPr>
          <w:lang w:val="en-ID"/>
        </w:rPr>
        <w:fldChar w:fldCharType="end"/>
      </w:r>
      <w:r w:rsidRPr="00D45B30">
        <w:rPr>
          <w:lang w:val="en-ID"/>
        </w:rPr>
        <w:t>.</w:t>
      </w:r>
    </w:p>
    <w:p w14:paraId="521F3443" w14:textId="7564BBF2" w:rsidR="00D45B30" w:rsidRDefault="00D45B30" w:rsidP="00EF36DF">
      <w:pPr>
        <w:spacing w:line="276" w:lineRule="auto"/>
        <w:ind w:leftChars="0" w:left="0" w:firstLineChars="0" w:firstLine="720"/>
        <w:jc w:val="both"/>
      </w:pPr>
      <w:r>
        <w:rPr>
          <w:lang w:val="en-ID"/>
        </w:rPr>
        <w:t xml:space="preserve">Evaluasi adalah bagian penting dari proses belajar mengajar, tujuan pembelajaran harus sejalan dengan evaluasi yang nantinya akan digunakan oleh guru. Tujuan utama evaluasi adalah untuk menentukan seberapa jauh tujuan pembelajaran yang telah dicapai </w:t>
      </w:r>
      <w:r w:rsidRPr="00D45B30">
        <w:fldChar w:fldCharType="begin" w:fldLock="1"/>
      </w:r>
      <w:r w:rsidR="00516DE4">
        <w:instrText>ADDIN CSL_CITATION {"citationItems":[{"id":"ITEM-1","itemData":{"DOI":"10.37092/ej.v6i2.692","ISSN":"2714-7681","abstract":"Learning evaluation is an assessment carried out so that the teacher can find out the extent to which students are able to understand the material that has been taught. As a teacher, of course, you want to give the maximum to your Keywords: students and students can receive the maximum so that in Strategic, teaching and learning activities there is a mutualistic Learning relationship between the two. The shortcomings and Evaluation, advantages of the learning process carried out can be Islamic Education seen through this evaluation activity. Thus, the existence of maximum learning evaluation activities can have a good impact so that the future teaching and learning process will be better. Especially for Islamic Education (PAI) subjects, this subject teaches about religion. This study aims to describe (1) what the evaluation process is like at SMK Batik 2 Surakarta, and (2) what strategies are used by Islamic education teachers in evaluating PAI teaching at SMK Batik 2 Surakarta. This research uses qualitative research so that it uses descriptive qualitative data analysis, and to collect existing data and information using interview methods, observation, and documentation studies. The results obtained during the research are in SMK Batik 2 Surakarta conducting assessment with daily assignments, daily test results, mid-semester assessment (PTS), and end-of-semester assessment (PAS) as well as knowledge and skills assessment.","author":[{"dropping-particle":"","family":"Ramandani","given":"Novi Novita","non-dropping-particle":"","parse-names":false,"suffix":""},{"dropping-particle":"","family":"Wahyuningsih","given":"Sri","non-dropping-particle":"","parse-names":false,"suffix":""},{"dropping-particle":"","family":"Inayati","given":"Nurul Latifatul","non-dropping-particle":"","parse-names":false,"suffix":""}],"container-title":"Edification Journal Pendidikan Agama Islam Vol.","id":"ITEM-1","issue":"2","issued":{"date-parts":[["2024"]]},"page":"129-138","title":"Strategi Evaluasi Pembelajaran Pendidikan Agama Islam di SMK Batik 2 Surakarta","type":"article-journal","volume":"6"},"uris":["http://www.mendeley.com/documents/?uuid=5dfe8a97-5d34-4ba5-8218-87264195be34"]}],"mendeley":{"formattedCitation":"(Ramandani et al., 2024)","plainTextFormattedCitation":"(Ramandani et al., 2024)","previouslyFormattedCitation":"(Ramandani, Wahyuningsih, and Inayati 2024)"},"properties":{"noteIndex":0},"schema":"https://github.com/citation-style-language/schema/raw/master/csl-citation.json"}</w:instrText>
      </w:r>
      <w:r w:rsidRPr="00D45B30">
        <w:fldChar w:fldCharType="separate"/>
      </w:r>
      <w:r w:rsidR="00516DE4" w:rsidRPr="00516DE4">
        <w:rPr>
          <w:noProof/>
        </w:rPr>
        <w:t>(Ramandani et al., 2024)</w:t>
      </w:r>
      <w:r w:rsidRPr="00D45B30">
        <w:fldChar w:fldCharType="end"/>
      </w:r>
      <w:r w:rsidRPr="00D45B30">
        <w:t>.</w:t>
      </w:r>
      <w:r w:rsidRPr="00F41790">
        <w:rPr>
          <w:rFonts w:asciiTheme="minorHAnsi" w:hAnsiTheme="minorHAnsi"/>
        </w:rPr>
        <w:t xml:space="preserve"> </w:t>
      </w:r>
      <w:r w:rsidRPr="00D45B30">
        <w:t xml:space="preserve">Evaluasi yang dilakukan oleh peneliti berupa mereview materi yang telah disampaikan. Peserta didik sangat antusias untuk menjawab beberapa pertanyaan seputar bersuci setelah </w:t>
      </w:r>
      <w:r w:rsidRPr="00D45B30">
        <w:lastRenderedPageBreak/>
        <w:t>ihtilam. Berdasarkan hasil evaluasi tersebut peneliti dapat menyimpulkan bahwa peserta didik terlihat memahami materi yang telah diberikan oleh peneliti pada kegiatan inti pembelajaran.</w:t>
      </w:r>
    </w:p>
    <w:p w14:paraId="0FBB71C1" w14:textId="334F2E91" w:rsidR="00D45B30" w:rsidRDefault="00D45B30" w:rsidP="00EF36DF">
      <w:pPr>
        <w:spacing w:line="276" w:lineRule="auto"/>
        <w:ind w:leftChars="0" w:left="0" w:firstLineChars="0" w:firstLine="0"/>
        <w:jc w:val="both"/>
        <w:rPr>
          <w:b/>
          <w:bCs/>
        </w:rPr>
      </w:pPr>
      <w:r w:rsidRPr="00D45B30">
        <w:rPr>
          <w:b/>
          <w:bCs/>
        </w:rPr>
        <w:t xml:space="preserve">Implementasi </w:t>
      </w:r>
      <w:r w:rsidRPr="00D45B30">
        <w:rPr>
          <w:b/>
          <w:bCs/>
          <w:i/>
          <w:iCs/>
        </w:rPr>
        <w:t>Ice Breaking Activities</w:t>
      </w:r>
      <w:r w:rsidRPr="00D45B30">
        <w:rPr>
          <w:b/>
          <w:bCs/>
        </w:rPr>
        <w:t xml:space="preserve"> Atraktif Pada Mata Pelajaran Fikih</w:t>
      </w:r>
    </w:p>
    <w:p w14:paraId="4CF6BEE3" w14:textId="77777777" w:rsidR="0050704B" w:rsidRDefault="00D45B30" w:rsidP="00EF36DF">
      <w:pPr>
        <w:spacing w:line="276" w:lineRule="auto"/>
        <w:ind w:leftChars="0" w:left="0" w:firstLineChars="0" w:firstLine="720"/>
        <w:jc w:val="both"/>
      </w:pPr>
      <w:r w:rsidRPr="00D45B30">
        <w:t>Berdasarkan hasil penelitian diatas dapat dianalisi</w:t>
      </w:r>
      <w:r>
        <w:t>s</w:t>
      </w:r>
      <w:r w:rsidRPr="00D45B30">
        <w:t xml:space="preserve"> bahwa implem</w:t>
      </w:r>
      <w:r w:rsidR="0050704B">
        <w:t>e</w:t>
      </w:r>
      <w:r w:rsidRPr="00D45B30">
        <w:t xml:space="preserve">ntasi </w:t>
      </w:r>
      <w:r w:rsidRPr="0050704B">
        <w:rPr>
          <w:i/>
          <w:iCs/>
        </w:rPr>
        <w:t>ice breaking activities</w:t>
      </w:r>
      <w:r w:rsidRPr="00D45B30">
        <w:t xml:space="preserve"> atraktif di kelas 4 MI I’anat</w:t>
      </w:r>
      <w:r w:rsidR="0050704B">
        <w:t>u</w:t>
      </w:r>
      <w:r w:rsidRPr="00D45B30">
        <w:t>sh Shibyan pada mata pelajaran fi</w:t>
      </w:r>
      <w:r w:rsidR="0050704B">
        <w:t>k</w:t>
      </w:r>
      <w:r w:rsidRPr="00D45B30">
        <w:t>ih dilakukan melalui tiga tahap yai</w:t>
      </w:r>
      <w:r w:rsidR="0050704B">
        <w:t>t</w:t>
      </w:r>
      <w:r w:rsidRPr="00D45B30">
        <w:t>u, perencanaan, pelaksanaan, dan evaluasi.</w:t>
      </w:r>
      <w:r w:rsidR="0050704B">
        <w:t xml:space="preserve"> </w:t>
      </w:r>
    </w:p>
    <w:p w14:paraId="4DF04DA6" w14:textId="1B6F1766" w:rsidR="0050704B" w:rsidRDefault="0050704B" w:rsidP="00EF36DF">
      <w:pPr>
        <w:spacing w:line="276" w:lineRule="auto"/>
        <w:ind w:leftChars="0" w:left="0" w:firstLineChars="0" w:firstLine="720"/>
        <w:jc w:val="both"/>
      </w:pPr>
      <w:r>
        <w:t xml:space="preserve">Salah satu kegiatan yang digunakan oleh guru ketika dikelas untuk mengubah dan membuat suasana pembelajaran menjadi menyenangkan adalah </w:t>
      </w:r>
      <w:r w:rsidRPr="0050704B">
        <w:rPr>
          <w:i/>
          <w:iCs/>
        </w:rPr>
        <w:t>ice breaking</w:t>
      </w:r>
      <w:r>
        <w:t xml:space="preserve"> </w:t>
      </w:r>
      <w:r w:rsidRPr="0050704B">
        <w:rPr>
          <w:i/>
          <w:iCs/>
        </w:rPr>
        <w:fldChar w:fldCharType="begin" w:fldLock="1"/>
      </w:r>
      <w:r w:rsidR="00516DE4">
        <w:rPr>
          <w:i/>
          <w:iCs/>
        </w:rPr>
        <w:instrText>ADDIN CSL_CITATION {"citationItems":[{"id":"ITEM-1","itemData":{"DOI":"10.61132/jbpai.v2i4.451","ISSN":"3031-8351","abstract":"Teachers rarely apply Ice Breaking, where the teacher only provides ice breaking by looking at the students' condition, if it is not conducive then the teacher plays a game or an activity in between lessons. During the ice breaking, some students were not focused, there were students who were sleepy and even fell asleep in class. This research uses a qualitative approach. With data collection techniques through observation and interviews. The key informant was the Islamic Religious Education teacher and the supporting informants were class VIII students and the school principal. Data analysis in this research involves data reduction, data display, and then conclusions. Based on the research results, it was found: The research results showed that the first application of ice breaking in learning Islamic religious education in class VIII of SMP Negeri 1 Panti Pasaman Regency was that the teacher only provided ice breaking depending on the condition of the students. The types of ice breaking used by teachers include stories, games, counting, singing (sholawat). The two obstacles faced by teachers when implementing ice breaking are students playing around, students who don't understand, are nosy with friends, like to talk to friends, students who are lazy to follow the movements, and indeed difficult to manage who like to do whatever they want and lack of concentration in students' learning because they only Focus only on the ice breaking moment. However, teachers can overcome these obstacles so that students generally focus more on learning.","author":[{"dropping-particle":"","family":"Rahmawita","given":"","non-dropping-particle":"","parse-names":false,"suffix":""},{"dropping-particle":"","family":"Junaidi","given":"","non-dropping-particle":"","parse-names":false,"suffix":""},{"dropping-particle":"","family":"Anas","given":"Albaihaqi","non-dropping-particle":"","parse-names":false,"suffix":""},{"dropping-particle":"","family":"M","given":"Iswantir","non-dropping-particle":"","parse-names":false,"suffix":""}],"container-title":"Jurnal Budi Pekerti Agama Islam","id":"ITEM-1","issue":"4","issued":{"date-parts":[["2024"]]},"page":"162-177","title":"Penerapan Ice Breaking dalam Pembelajaran Pendidikan Agama Islam di SMP Negeri 1 Panti Kabupaten Pasaman","type":"article-journal","volume":"2"},"uris":["http://www.mendeley.com/documents/?uuid=dda2c437-1323-41fb-8391-ece39c52b6a8"]}],"mendeley":{"formattedCitation":"(Rahmawita et al., 2024)","plainTextFormattedCitation":"(Rahmawita et al., 2024)","previouslyFormattedCitation":"(Rahmawita et al. 2024)"},"properties":{"noteIndex":0},"schema":"https://github.com/citation-style-language/schema/raw/master/csl-citation.json"}</w:instrText>
      </w:r>
      <w:r w:rsidRPr="0050704B">
        <w:rPr>
          <w:i/>
          <w:iCs/>
        </w:rPr>
        <w:fldChar w:fldCharType="separate"/>
      </w:r>
      <w:r w:rsidR="00516DE4" w:rsidRPr="00516DE4">
        <w:rPr>
          <w:iCs/>
          <w:noProof/>
        </w:rPr>
        <w:t>(Rahmawita et al., 2024)</w:t>
      </w:r>
      <w:r w:rsidRPr="0050704B">
        <w:rPr>
          <w:i/>
          <w:iCs/>
        </w:rPr>
        <w:fldChar w:fldCharType="end"/>
      </w:r>
      <w:r w:rsidRPr="0050704B">
        <w:t xml:space="preserve">. </w:t>
      </w:r>
      <w:r>
        <w:t xml:space="preserve">Sebagai guru harus menyiapkan </w:t>
      </w:r>
      <w:r w:rsidRPr="0050704B">
        <w:rPr>
          <w:i/>
          <w:iCs/>
        </w:rPr>
        <w:t>ice breaking</w:t>
      </w:r>
      <w:r>
        <w:t xml:space="preserve"> yang bervariasi. Jika </w:t>
      </w:r>
      <w:r w:rsidRPr="0050704B">
        <w:rPr>
          <w:i/>
          <w:iCs/>
        </w:rPr>
        <w:t>ice breaking</w:t>
      </w:r>
      <w:r>
        <w:t xml:space="preserve"> tersebut cenderung membosankan maka tidak menghasilkan tujuan yang diinginkan hanya saja membuang waktu dan tenaga </w:t>
      </w:r>
      <w:r w:rsidRPr="0050704B">
        <w:fldChar w:fldCharType="begin" w:fldLock="1"/>
      </w:r>
      <w:r w:rsidR="00516DE4">
        <w:instrText>ADDIN CSL_CITATION {"citationItems":[{"id":"ITEM-1","itemData":{"abstract":"Ice Breaking adalah permainan atau kegiatan yang berfungsi untuk mengubah suasana kebekuan dalam kelompok. Pada kurikulum 2013 diharapkan dapat memberikan keseimbangan aspek kognitif, aspek afektif, dan aspek psikomotor secara berimbang, sehingga pembelajaran yang terjadi diharapkan dapat berjalan dengan menyeimbangkan ketiga aspek tersebut,tidak seperti yang selama ini terjadi dimana pembelajaran cenderung mengutamakan aspek kognitif saja. Jika ice breaking digunakan pada pembelajaran kurikulum 2013 maka akan menjadi pembelajaran yang menyenangkan dan menguatkan konsentrasi peserta didik. Dalam penelitian ini, peneliti menggunakan pendekatan kualitatif dengan metode kualitatif deskriptif. Data pada penelitian ini didapatkan melalui wawancara, observasi dan dokumentasi. Hasil penelitian ini terkait implementasi ice breaking terhadap penguatan konsentrasi peserta didik pada pembelajaran tematik. Proses penerapan ice breaking pada pembelajaran tematik kelas VI sudah berjalan dengan baik, mulai dari pemilihan jenis kuis dan games yang dilaksanakan. Dampak positifnya adalah peserta didik senang dan dapat berinteraksi dengan peserta didik yang lain, selain itu peserta didik dilatih untuk berkonsentrasi dengan ice breaking yang diberikan, peserta didik jadi lebih akrab dengan teman lainnya, dan lebih menghargai jawaban teman walaupun salah, dan peserta didik juga di ajak untuk memecahkan masalah dari ice breaking yang diberikan.","author":[{"dropping-particle":"","family":"Nazhifah","given":"Salsabila","non-dropping-particle":"","parse-names":false,"suffix":""},{"dropping-particle":"","family":"Budianto","given":"","non-dropping-particle":"","parse-names":false,"suffix":""},{"dropping-particle":"","family":"Fathulloh","given":"","non-dropping-particle":"","parse-names":false,"suffix":""}],"container-title":"Jurnal Ilmiah PGMI STAI Al-Amin Gersik","id":"ITEM-1","issue":"1","issued":{"date-parts":[["2024"]]},"page":"101-107","title":"Implementasi Ice Breaking Terhadap Penguatan Konsentrasi Peserta Didik Pada Pembelajaran Tematik","type":"article-journal","volume":"3"},"uris":["http://www.mendeley.com/documents/?uuid=9af69bdd-6d6d-427b-8565-55dd63cfa90f"]}],"mendeley":{"formattedCitation":"(Nazhifah et al., 2024)","plainTextFormattedCitation":"(Nazhifah et al., 2024)","previouslyFormattedCitation":"(Nazhifah, Budianto, and Fathulloh 2024)"},"properties":{"noteIndex":0},"schema":"https://github.com/citation-style-language/schema/raw/master/csl-citation.json"}</w:instrText>
      </w:r>
      <w:r w:rsidRPr="0050704B">
        <w:fldChar w:fldCharType="separate"/>
      </w:r>
      <w:r w:rsidR="00516DE4" w:rsidRPr="00516DE4">
        <w:rPr>
          <w:noProof/>
        </w:rPr>
        <w:t>(Nazhifah et al., 2024)</w:t>
      </w:r>
      <w:r w:rsidRPr="0050704B">
        <w:fldChar w:fldCharType="end"/>
      </w:r>
      <w:r w:rsidRPr="0050704B">
        <w:t xml:space="preserve">. </w:t>
      </w:r>
      <w:r>
        <w:t>Sebagaimana hasil wawancara dengan wali kelas 4:</w:t>
      </w:r>
    </w:p>
    <w:p w14:paraId="31DCE4E9" w14:textId="62DD22E1" w:rsidR="0050704B" w:rsidRDefault="0050704B" w:rsidP="00EF36DF">
      <w:pPr>
        <w:spacing w:line="276" w:lineRule="auto"/>
        <w:ind w:leftChars="0" w:left="0" w:firstLineChars="0" w:firstLine="720"/>
        <w:jc w:val="both"/>
      </w:pPr>
      <w:r>
        <w:t>“</w:t>
      </w:r>
      <w:r w:rsidRPr="0050704B">
        <w:rPr>
          <w:i/>
          <w:iCs/>
        </w:rPr>
        <w:t>Sebagai guru perlu sekreatif mungkin untuk memilih dan menggunakan ice breaking yang tepat. Guru dapat memanfaatkan media sosial seperti Tiktok untuk mendapatkan ice breaking yang menarik, kerena peserta didik sangat antusias dengan konten viral di media sosial</w:t>
      </w:r>
      <w:r>
        <w:t>”.</w:t>
      </w:r>
    </w:p>
    <w:p w14:paraId="28FC0883" w14:textId="01C3685B" w:rsidR="0050704B" w:rsidRDefault="0050704B" w:rsidP="00EF36DF">
      <w:pPr>
        <w:spacing w:line="276" w:lineRule="auto"/>
        <w:ind w:leftChars="0" w:left="0" w:firstLineChars="0" w:firstLine="720"/>
        <w:jc w:val="both"/>
        <w:rPr>
          <w:lang w:val="en-ID"/>
        </w:rPr>
      </w:pPr>
      <w:r>
        <w:t>Salah satu faktor yang menghambat proses belajar adalah jenuh. Jenuh bukan hanya kelelahan fisik, melainkan kondi</w:t>
      </w:r>
      <w:r w:rsidR="00C939BE">
        <w:t>si</w:t>
      </w:r>
      <w:r>
        <w:t xml:space="preserve"> psikologis yang dapat menghambat motivasi dan kualitas pembelajaran. Berbagai faktor yang menyebabkan jenuh yaitu mulai dari metode pembelaj</w:t>
      </w:r>
      <w:r w:rsidR="00C939BE">
        <w:t>a</w:t>
      </w:r>
      <w:r>
        <w:t xml:space="preserve">ran yang monoton, beban tugas berlebihan, dan tekanan untuk mencapai hasil tinggi. Dalam hal ini, penting untuk memahami bahwa jenuh bukanlah tanda kelemahan, sebaliknya yakni menunjukkan bahwa sistem pembelajaran perlu diubah </w:t>
      </w:r>
      <w:r w:rsidRPr="00C939BE">
        <w:rPr>
          <w:lang w:val="en-ID"/>
        </w:rPr>
        <w:fldChar w:fldCharType="begin" w:fldLock="1"/>
      </w:r>
      <w:r w:rsidR="00516DE4">
        <w:rPr>
          <w:lang w:val="en-ID"/>
        </w:rPr>
        <w:instrText>ADDIN CSL_CITATION {"citationItems":[{"id":"ITEM-1","itemData":{"abstract":"Belajar bermakna adalah pembelajaran yang menghubungkan antara pengetahuan yang telah ada dengan fenomena ataupun materi baru yang akan disampaikan. Belajar bermakna lebih mengedepankan peserta didik untuk ikut aktif dalam proses pembelajaran, tidak hanya melihat atau mendengarkan guru saja. Penelitian ini menjelaskan konsep belajar, kejenuhan yang ditemui dalam pembelajaran yang merujuk pada cara atau solusi untuk mengatasinya. Tulisan ini berfokus pada solusi belajar bemakna dalam mengatasi kejenuhan belajar dari definisi, cara belajar bermakna hingga implikasinya terhadap kejenuhan belajar. Hasil penelitian ini bahwa pembelajaran bermakna membantu menciptakan pengalaman pembelajaran yang lebih bermakna dan memenuhi kebutuhan psikologis dan emosional siswa. Dengan memotivasi siswa melalui relevansi dan keterlibatan, pembelajaran bermakna dapat menjadi solusi yang efektif untuk mengatasi kejenuhan belajar. Metode penelitian yang digunakan adalah kajian pustaka. Dengan sumber bacaan yang berasal dari buku dan jurnal yang memunjang penelitian mengenai pokok pembahasan. Kata","author":[{"dropping-particle":"","family":"Khoerunnisa","given":"Ananda Salma","non-dropping-particle":"","parse-names":false,"suffix":""},{"dropping-particle":"","family":"Suharna","given":"Atang","non-dropping-particle":"","parse-names":false,"suffix":""},{"dropping-particle":"","family":"Sholehah","given":"Anisa Fitriany","non-dropping-particle":"","parse-names":false,"suffix":""},{"dropping-particle":"","family":"Nuraeni","given":"Agnes","non-dropping-particle":"","parse-names":false,"suffix":""},{"dropping-particle":"","family":"Tarsono","given":"","non-dropping-particle":"","parse-names":false,"suffix":""}],"container-title":"INNOVATIVE: Journal Of Social Science Research Volume","id":"ITEM-1","issue":"5","issued":{"date-parts":[["2024"]]},"page":"4448-4461","title":"Pendidikan Bermakna : Solusi Kejenuhan dalam Kegiatan Pembelajaran","type":"article-journal","volume":"4"},"uris":["http://www.mendeley.com/documents/?uuid=752b70c6-cb9b-4885-be44-b5ca8b405130"]}],"mendeley":{"formattedCitation":"(Khoerunnisa et al., 2024)","plainTextFormattedCitation":"(Khoerunnisa et al., 2024)","previouslyFormattedCitation":"(Khoerunnisa et al. 2024)"},"properties":{"noteIndex":0},"schema":"https://github.com/citation-style-language/schema/raw/master/csl-citation.json"}</w:instrText>
      </w:r>
      <w:r w:rsidRPr="00C939BE">
        <w:rPr>
          <w:lang w:val="en-ID"/>
        </w:rPr>
        <w:fldChar w:fldCharType="separate"/>
      </w:r>
      <w:r w:rsidR="00516DE4" w:rsidRPr="00516DE4">
        <w:rPr>
          <w:noProof/>
          <w:lang w:val="en-ID"/>
        </w:rPr>
        <w:t>(Khoerunnisa et al., 2024)</w:t>
      </w:r>
      <w:r w:rsidRPr="00C939BE">
        <w:rPr>
          <w:lang w:val="en-ID"/>
        </w:rPr>
        <w:fldChar w:fldCharType="end"/>
      </w:r>
      <w:r w:rsidRPr="00C939BE">
        <w:rPr>
          <w:lang w:val="en-ID"/>
        </w:rPr>
        <w:t>.</w:t>
      </w:r>
    </w:p>
    <w:p w14:paraId="23F8D9DE" w14:textId="3E6151B5" w:rsidR="00C939BE" w:rsidRDefault="00C939BE" w:rsidP="00EF36DF">
      <w:pPr>
        <w:spacing w:line="276" w:lineRule="auto"/>
        <w:ind w:leftChars="0" w:left="0" w:firstLineChars="0" w:firstLine="720"/>
        <w:jc w:val="both"/>
      </w:pPr>
      <w:r>
        <w:rPr>
          <w:lang w:val="en-ID"/>
        </w:rPr>
        <w:t xml:space="preserve">Kegiatan </w:t>
      </w:r>
      <w:r w:rsidRPr="00C939BE">
        <w:rPr>
          <w:i/>
          <w:iCs/>
          <w:lang w:val="en-ID"/>
        </w:rPr>
        <w:t>ice breaking</w:t>
      </w:r>
      <w:r>
        <w:rPr>
          <w:lang w:val="en-ID"/>
        </w:rPr>
        <w:t xml:space="preserve"> dapat menjadi pilihan untuk mengubah sistem pembelajaran menjadi lebih menarik. </w:t>
      </w:r>
      <w:r w:rsidRPr="00C939BE">
        <w:rPr>
          <w:i/>
          <w:iCs/>
          <w:lang w:val="en-ID"/>
        </w:rPr>
        <w:t>Ice breaking</w:t>
      </w:r>
      <w:r>
        <w:rPr>
          <w:lang w:val="en-ID"/>
        </w:rPr>
        <w:t xml:space="preserve"> dapat diterapkan di awal, tengah, atau akhir pembelajaran sesuai dengan motivasi dan fokus peserta didik. Guru dapat menerapkan kembali </w:t>
      </w:r>
      <w:r w:rsidRPr="00C939BE">
        <w:rPr>
          <w:i/>
          <w:iCs/>
          <w:lang w:val="en-ID"/>
        </w:rPr>
        <w:t>ice breaking</w:t>
      </w:r>
      <w:r>
        <w:rPr>
          <w:lang w:val="en-ID"/>
        </w:rPr>
        <w:t xml:space="preserve"> jika peserta didik mulai jenuh, bosan dan malas dalam mengikuti pembelajaran</w:t>
      </w:r>
      <w:r>
        <w:t xml:space="preserve"> </w:t>
      </w:r>
      <w:r w:rsidRPr="00C939BE">
        <w:fldChar w:fldCharType="begin" w:fldLock="1"/>
      </w:r>
      <w:r w:rsidR="00516DE4">
        <w:instrText>ADDIN CSL_CITATION {"citationItems":[{"id":"ITEM-1","itemData":{"DOI":"10.35931/am.v8i2.3454","ISSN":"2620-5807","abstract":"Proses pembelajaran di MI Al-Hasanah Lumban Dolok Kabupaten Mandailing Natal kurang aktif dan masih sering ditemukan beberapa siswa yang jenuh dan malas dalam mengikuti proses pembelajaran. Maka untuk mengatasi masalah tersebut guru harus melakukan berbagai hal yang dapat meningkatkan proses pembelajaran. Penelitian ini bertujuan untuk menganalisis: 1. Penerapan ice breaking untuk proses pembelajaran, 2. Manfaat ice breaking dalam proses pembelajaran, 3. Dan pendukung dan kendala yang ditemukan dalam menerapkan ice breaking pada pembelajaran hidup bersih di tempat bermain pada siswa kelas II MI al-Hasanah. Penelitian ini menggunakan metode penelitian kualitatif dengan pendekatan deskriptif kualitatif. Penelitian ini bertujuan untuk mendeskripsikan tentang penggunaan ice breaking untuk meningkatkan proses pembelajaran siswa tentang hidup bersih di tempat bermain pada Kelas 2 MI Al- Hasanah Lumban Dolok Kabupaten Mandailing Natal. Berdasarkan temuan dan analisis yang dilakukan, maka kesimpulan penelitian ini adalah: 1. Penerapan ice breaking di MI Al- Hasanah Lumban dolok dilakukan pada kegiatan pendahuluan, inti dan pada penutup. Jenis kegiatan yang dilakukan adalah memberikan motivasi, melakukan yel-yel, tepuk tangan, Gerakan ringan dan permainan. 2. Manfaat penerapan ice breaking pada siswa kelas II MI Al-Hasanah Lumban Dolok adalah menumbuhkembangkan motivasi siswa, proses pembelajaran semakin aktif dan mencair, suasana kelas semakin hidup, siswa lebih proaktif dalam bertanya. Siswa semakin suka dengan pembelajaran dan berkurangnya ketegangan pada siswa. 3. Faktor pendukung dalam menerapkan ice breaking adalah sikap yang terbuka pada siswa, potensi siswa, dan kemauan guru. Jenis kegiatan yang dilakukan adalah memberikan motivasi, melakukan yel-yel, tepuk tangan, Gerakan ringan dan permainan. Manfaat penerapan ice breaking pada siswa kelas II MI Al-Hasanah Lumban Dolok adalah menumbuhkembangkan motivasi siswa, proses pembelajaran semakin aktif dan mencair, suasana kelas semakin hidup, siswa lebih proaktif dalam bertanya. Siswa semakin suka dengan pembelajaran dan berkurangnya ketegangan pada siswa. Faktor pendukung dalam menerapkan ice breaking adalah sikap yang terbuka pada siswa, potensi siswa, dan kemauan guru. Sedangkan kendalanya adalah tata ruang kelas yang kurang baik, rasa lapar dan malas masih ada, kurangnya pemahaman guru terhadap jenis-jenis ice breaking.","author":[{"dropping-particle":"","family":"Siregar","given":"Parulian","non-dropping-particle":"","parse-names":false,"suffix":""}],"container-title":"Al-Madrasah Jurnal Pendidikan Madrasah Ibtidaiyah","id":"ITEM-1","issue":"2","issued":{"date-parts":[["2024"]]},"page":"683-693","title":"Pemanfaatan Ice Breaking dalam Proses Pembelajaran Hidup Bersih di Tempat Bermain pada Siswa Madrasah Ibtidaiyah","type":"article-journal","volume":"8"},"uris":["http://www.mendeley.com/documents/?uuid=8b38717e-afa3-47a2-b4e3-e5867fac03f1"]}],"mendeley":{"formattedCitation":"(Siregar, 2024)","plainTextFormattedCitation":"(Siregar, 2024)","previouslyFormattedCitation":"(Siregar 2024)"},"properties":{"noteIndex":0},"schema":"https://github.com/citation-style-language/schema/raw/master/csl-citation.json"}</w:instrText>
      </w:r>
      <w:r w:rsidRPr="00C939BE">
        <w:fldChar w:fldCharType="separate"/>
      </w:r>
      <w:r w:rsidR="00516DE4" w:rsidRPr="00516DE4">
        <w:rPr>
          <w:noProof/>
        </w:rPr>
        <w:t>(Siregar, 2024)</w:t>
      </w:r>
      <w:r w:rsidRPr="00C939BE">
        <w:fldChar w:fldCharType="end"/>
      </w:r>
      <w:r w:rsidRPr="00C939BE">
        <w:t xml:space="preserve">. </w:t>
      </w:r>
      <w:r>
        <w:t xml:space="preserve">Dalam penggunaan </w:t>
      </w:r>
      <w:r w:rsidRPr="00C939BE">
        <w:rPr>
          <w:i/>
          <w:iCs/>
        </w:rPr>
        <w:t>ice breaking</w:t>
      </w:r>
      <w:r>
        <w:t xml:space="preserve"> guru harus memiliki kemampuan untuk menyesuaikan usia dan kemampuan peserta didik. Seperti yang diungkapkan wali kelas 4 dalam wawancara:</w:t>
      </w:r>
    </w:p>
    <w:p w14:paraId="1CCACD80" w14:textId="3FF1420E" w:rsidR="00C939BE" w:rsidRDefault="00C939BE" w:rsidP="00EF36DF">
      <w:pPr>
        <w:spacing w:line="276" w:lineRule="auto"/>
        <w:ind w:leftChars="0" w:left="0" w:firstLineChars="0" w:firstLine="720"/>
        <w:jc w:val="both"/>
      </w:pPr>
      <w:r>
        <w:t>“</w:t>
      </w:r>
      <w:r w:rsidRPr="00C939BE">
        <w:rPr>
          <w:i/>
          <w:iCs/>
        </w:rPr>
        <w:t>Usia kelas 4 masih senang jika diberikan ice breaking berupa menyanyi dan bermain</w:t>
      </w:r>
      <w:r>
        <w:t>”.</w:t>
      </w:r>
    </w:p>
    <w:p w14:paraId="1507439D" w14:textId="28A0DB7C" w:rsidR="00EF36DF" w:rsidRDefault="00C939BE" w:rsidP="00EF36DF">
      <w:pPr>
        <w:spacing w:line="276" w:lineRule="auto"/>
        <w:ind w:leftChars="0" w:left="0" w:firstLineChars="0" w:firstLine="720"/>
        <w:jc w:val="both"/>
      </w:pPr>
      <w:r>
        <w:t xml:space="preserve">Manajemen kelas adalah kemampuan guru untuk mengelola kelas, termasuk mengatur waktu, memberikan petunjuk yang jelas, dan menyelesaikan tugas. Manajemen kelas yang baik akan berdampak positif bagi guru dan peserta didik. Mengajar akan menjadi lebih mudah dan nyaman bagi guru, mereka dapat mencapai tujuan pembelajaran secara efektif dan efisien, dan peserta didik akan merasa lebih tertarik serta antusias dalam belajar, yang pada ggilirannya akan memungkinkan mereka untuk meningkatkan kualitas dan prestasi mereka </w:t>
      </w:r>
      <w:r w:rsidRPr="00EF36DF">
        <w:rPr>
          <w:lang w:val="en-ID"/>
        </w:rPr>
        <w:fldChar w:fldCharType="begin" w:fldLock="1"/>
      </w:r>
      <w:r w:rsidR="00516DE4">
        <w:rPr>
          <w:lang w:val="en-ID"/>
        </w:rPr>
        <w:instrText>ADDIN CSL_CITATION {"citationItems":[{"id":"ITEM-1","itemData":{"DOI":"10.31949/madinasika.v5i2.8267","ISSN":"2715-8233","abstract":"Penelitian ini bertujuan untuk mengetahui pengelolaan kelas yang efektif dalam pembelajaran dapat berpengaruh pada penumbuhan motivasi dan meningkatkan kedisiplinan siswa. Penelitian ini menggunakan penerapan kualitatif dengan metode studi pustaka, literasi jurnal dan melakukan reset data melalui jurnal-jurnal penelitian ilmiah. Hasil dari penelitian ini menyatakan bahwa kelas yang efektif dapat meningkatkan semangat belajar siswa dan meningkatkan kedisiplinan siswa dengan menerapkan beberapa peraturan yang harus diterapkan dan terdapat sebuah sanksi yang berguna untuk memberikan rasa senggan dalam melanggar aturan yang diterapkan oleh guru didalam kelas.","author":[{"dropping-particle":"","family":"Fitriana","given":"Azizah Nur","non-dropping-particle":"","parse-names":false,"suffix":""},{"dropping-particle":"","family":"Aisah","given":"Muthiara Nur","non-dropping-particle":"","parse-names":false,"suffix":""},{"dropping-particle":"","family":"Rianto","given":"Emanuella Intan","non-dropping-particle":"","parse-names":false,"suffix":""},{"dropping-particle":"","family":"Widakdo","given":"Ridwan","non-dropping-particle":"","parse-names":false,"suffix":""}],"container-title":"JURNAL MADINASIKA Manajemen Pendidikan dan Keguruan","id":"ITEM-1","issue":"2","issued":{"date-parts":[["2024"]]},"page":"97-105","title":"Optimalisasi Pengelolaan Kelas Dalam Meningkatkan Motivasi Dan Kedisiplinan Siswa","type":"article-journal","volume":"5"},"uris":["http://www.mendeley.com/documents/?uuid=24fe42f7-4963-4071-921f-fab5ee27b35a"]}],"mendeley":{"formattedCitation":"(Fitriana et al., 2024)","plainTextFormattedCitation":"(Fitriana et al., 2024)","previouslyFormattedCitation":"(Fitriana et al. 2024)"},"properties":{"noteIndex":0},"schema":"https://github.com/citation-style-language/schema/raw/master/csl-citation.json"}</w:instrText>
      </w:r>
      <w:r w:rsidRPr="00EF36DF">
        <w:rPr>
          <w:lang w:val="en-ID"/>
        </w:rPr>
        <w:fldChar w:fldCharType="separate"/>
      </w:r>
      <w:r w:rsidR="00516DE4" w:rsidRPr="00516DE4">
        <w:rPr>
          <w:noProof/>
          <w:lang w:val="en-ID"/>
        </w:rPr>
        <w:t>(Fitriana et al., 2024)</w:t>
      </w:r>
      <w:r w:rsidRPr="00EF36DF">
        <w:rPr>
          <w:lang w:val="en-ID"/>
        </w:rPr>
        <w:fldChar w:fldCharType="end"/>
      </w:r>
      <w:r w:rsidRPr="00EF36DF">
        <w:rPr>
          <w:lang w:val="en-ID"/>
        </w:rPr>
        <w:t xml:space="preserve">. </w:t>
      </w:r>
      <w:r w:rsidR="00EF36DF">
        <w:rPr>
          <w:lang w:val="en-ID"/>
        </w:rPr>
        <w:t xml:space="preserve">Seperti saat menerapkan </w:t>
      </w:r>
      <w:r w:rsidR="00EF36DF" w:rsidRPr="00EF36DF">
        <w:rPr>
          <w:i/>
          <w:iCs/>
          <w:lang w:val="en-ID"/>
        </w:rPr>
        <w:t>ice breaking</w:t>
      </w:r>
      <w:r w:rsidR="00EF36DF">
        <w:rPr>
          <w:lang w:val="en-ID"/>
        </w:rPr>
        <w:t xml:space="preserve">, guru juga harus mempertimbangkan waktu agar tidak mengganggu materi yang akan disampaikan kepada peserta didik, biasanya guru mengambil 15 menit </w:t>
      </w:r>
      <w:r w:rsidRPr="00EF36DF">
        <w:fldChar w:fldCharType="begin" w:fldLock="1"/>
      </w:r>
      <w:r w:rsidR="00516DE4">
        <w:instrText>ADDIN CSL_CITATION {"citationItems":[{"id":"ITEM-1","itemData":{"DOI":"10.24252/saa.v8i1.11551","ISSN":"2354-564X","abstract":"Selama ini pembelajaran bahasa Arab masih dilakukan secara tradisional dan konvensional sehingga pembelajaran bersifat monoton dan membuat siswa bosan untuk belajar bahasa Arab. Hal ini dapat diubah dengan cara mengimplementasikan ice breaking dalam pembelajaran bahasa Arab agar tidak monoton serta menjadikan pembelajaran bahasa Arab lebih menyegarkan dan menarik siswa untuk lebih menyukai bahasa Arab. Guru dapat melakukan ice breaking sebagai upaya untuk mereview materi pembelajaran yang telah diajarkan sebelumnya. Adapun tujuan ice breaking ini adalah untuk membuat peserta didik lebih konsentrasi dalam belajar serta menumbuhkan minat dan motivasi siswa dalam belajar bahasa Arab. Penelitian tersebut menggunakan metode penelitian pustaka (library research). Dalam artikel ini ditulis beberapa contoh ice breaking serta dijelaskan pula kaitannya dengan keterampilan bahasa (maharah al-lughah). Adapun hasil dari penelitian ini yaitu beberapa bentuk ice breaking yang dapat mengembalikan konsentrasi dan semangat mempelajari bahasa Arab sesuai dengan jenis keterampilan bahasa (maharah al-lughah) yang dituju","author":[{"dropping-particle":"","family":"Amalia","given":"Aam","non-dropping-particle":"","parse-names":false,"suffix":""}],"container-title":"Shaut al Arabiyyah","id":"ITEM-1","issue":"1","issued":{"date-parts":[["2020"]]},"page":"75-85","title":"Ice Breaking dalam Pembelajaran Bahasa Arab","type":"article-journal","volume":"8"},"uris":["http://www.mendeley.com/documents/?uuid=10d76c2e-5bd7-45fb-9fd6-6f33ec3dfbe7"]}],"mendeley":{"formattedCitation":"(Amalia, 2020)","plainTextFormattedCitation":"(Amalia, 2020)","previouslyFormattedCitation":"(Amalia 2020)"},"properties":{"noteIndex":0},"schema":"https://github.com/citation-style-language/schema/raw/master/csl-citation.json"}</w:instrText>
      </w:r>
      <w:r w:rsidRPr="00EF36DF">
        <w:fldChar w:fldCharType="separate"/>
      </w:r>
      <w:r w:rsidR="00516DE4" w:rsidRPr="00516DE4">
        <w:rPr>
          <w:noProof/>
        </w:rPr>
        <w:t>(Amalia, 2020)</w:t>
      </w:r>
      <w:r w:rsidRPr="00EF36DF">
        <w:fldChar w:fldCharType="end"/>
      </w:r>
      <w:r w:rsidRPr="00EF36DF">
        <w:t>.</w:t>
      </w:r>
      <w:r w:rsidR="00EF36DF">
        <w:t xml:space="preserve"> Sebagaimana hasil wawancara dengan guru mapel fikih:</w:t>
      </w:r>
      <w:r w:rsidRPr="00EF36DF">
        <w:t xml:space="preserve"> </w:t>
      </w:r>
    </w:p>
    <w:p w14:paraId="49C834BE" w14:textId="13040EE6" w:rsidR="00EF36DF" w:rsidRDefault="00EF36DF" w:rsidP="00EF36DF">
      <w:pPr>
        <w:spacing w:line="276" w:lineRule="auto"/>
        <w:ind w:leftChars="0" w:left="0" w:firstLineChars="0" w:firstLine="720"/>
        <w:jc w:val="both"/>
      </w:pPr>
      <w:r>
        <w:t>“</w:t>
      </w:r>
      <w:r w:rsidRPr="00EF36DF">
        <w:rPr>
          <w:i/>
          <w:iCs/>
        </w:rPr>
        <w:t>Biasanya saya mengambil waktu 15 menit untuk melakukan ice breaking</w:t>
      </w:r>
      <w:r>
        <w:t>”.</w:t>
      </w:r>
    </w:p>
    <w:p w14:paraId="4F60B30E" w14:textId="21B49FEE" w:rsidR="00EF36DF" w:rsidRDefault="00EF36DF" w:rsidP="00EF36DF">
      <w:pPr>
        <w:spacing w:line="276" w:lineRule="auto"/>
        <w:ind w:leftChars="0" w:left="0" w:firstLineChars="0" w:firstLine="720"/>
        <w:jc w:val="both"/>
      </w:pPr>
      <w:r>
        <w:t xml:space="preserve">Tujuan </w:t>
      </w:r>
      <w:r w:rsidRPr="00EF36DF">
        <w:rPr>
          <w:i/>
          <w:iCs/>
        </w:rPr>
        <w:t>ice breaking</w:t>
      </w:r>
      <w:r>
        <w:t xml:space="preserve"> adalah membuat peserta didik yang awalnya bosan atau menegangkan menjadi menyenagkan. Selain itu, </w:t>
      </w:r>
      <w:r w:rsidRPr="00EF36DF">
        <w:rPr>
          <w:i/>
          <w:iCs/>
        </w:rPr>
        <w:t>ice breaking</w:t>
      </w:r>
      <w:r>
        <w:t xml:space="preserve"> harus mampu menciptakan kondisi belajar yang menyenangkan sehingga kondisi kelas kembali kondusif </w:t>
      </w:r>
      <w:r w:rsidRPr="00EF36DF">
        <w:fldChar w:fldCharType="begin" w:fldLock="1"/>
      </w:r>
      <w:r w:rsidR="00516DE4">
        <w:instrText>ADDIN CSL_CITATION {"citationItems":[{"id":"ITEM-1","itemData":{"abstract":"This research aims to describe the profile of learning motivation in the implementation of ice breaking in class IV of Almadina Islamic Elementary School, Semarang. This research use desciptive qualitative approach. The resource persons for this research were teachers and fourth grade students. The techniques for collecting data in this research are interviews, observation and documentation. Data analysis uses data reduction techniques, data presentation, and drawing conclusions. The results of the research show that the learning motivation profile is the learning motivation profile in the implementation of ice breaking in class IV of Almadina Islamic Elementary School, Semarang. During each break in the learning process, ice breaking activities are usually used, namely using variations of clapping, asking about news, variations of games or games. Learning motivation can be increased by implementing ice breaking activities for fourth grade students at Al Madina Islamic Elementary School Semarang, the impact of which is that students concentrate on the entire learning process and understand that ice breaking can dilute the atmosphere which was previously less conducive to become more conducive","author":[{"dropping-particle":"","family":"Siswanto","given":"Joko","non-dropping-particle":"","parse-names":false,"suffix":""}],"container-title":"Didaktik : Jurnal Ilmiah PGSD FKIP Universitas Mandiri","id":"ITEM-1","issue":"02","issued":{"date-parts":[["2024"]]},"page":"174-182","title":"Profil Motivasi Belajar Dalam Implementasi Ice Breaking di Kelas IV SD Islam Almadina Semarang","type":"article-journal","volume":"10"},"uris":["http://www.mendeley.com/documents/?uuid=7ea5e8eb-5612-40d8-8998-6f07e78881d3"]}],"mendeley":{"formattedCitation":"(Siswanto, 2024)","plainTextFormattedCitation":"(Siswanto, 2024)","previouslyFormattedCitation":"(Siswanto 2024)"},"properties":{"noteIndex":0},"schema":"https://github.com/citation-style-language/schema/raw/master/csl-citation.json"}</w:instrText>
      </w:r>
      <w:r w:rsidRPr="00EF36DF">
        <w:fldChar w:fldCharType="separate"/>
      </w:r>
      <w:r w:rsidR="00516DE4" w:rsidRPr="00516DE4">
        <w:rPr>
          <w:noProof/>
        </w:rPr>
        <w:t>(Siswanto, 2024)</w:t>
      </w:r>
      <w:r w:rsidRPr="00EF36DF">
        <w:fldChar w:fldCharType="end"/>
      </w:r>
      <w:r w:rsidRPr="00EF36DF">
        <w:t>.</w:t>
      </w:r>
      <w:r>
        <w:t xml:space="preserve"> </w:t>
      </w:r>
    </w:p>
    <w:p w14:paraId="003CBF30" w14:textId="3928942C" w:rsidR="000B0B6B" w:rsidRDefault="00EF36DF" w:rsidP="000B0B6B">
      <w:pPr>
        <w:spacing w:line="276" w:lineRule="auto"/>
        <w:ind w:leftChars="0" w:left="0" w:firstLineChars="0" w:firstLine="720"/>
        <w:jc w:val="both"/>
      </w:pPr>
      <w:r>
        <w:lastRenderedPageBreak/>
        <w:t xml:space="preserve">Untuk mendukung pencapaian hasil pembelajaran yang diinginkan, </w:t>
      </w:r>
      <w:r w:rsidRPr="00EF36DF">
        <w:rPr>
          <w:i/>
          <w:iCs/>
        </w:rPr>
        <w:t>ice breaking</w:t>
      </w:r>
      <w:r>
        <w:t xml:space="preserve"> perlu disesuaikan dengan kurikulum dan tujuan pembelajaran. Oleh karena itu, penerapan </w:t>
      </w:r>
      <w:r w:rsidRPr="00EF36DF">
        <w:rPr>
          <w:i/>
          <w:iCs/>
        </w:rPr>
        <w:t>ice breaking</w:t>
      </w:r>
      <w:r>
        <w:t xml:space="preserve"> yang tepat dan relevan dapat menjadi bagian penting dalam menciptakan pembelajaran yang efektif dan menyenangkan </w:t>
      </w:r>
      <w:r w:rsidRPr="00EF36DF">
        <w:fldChar w:fldCharType="begin" w:fldLock="1"/>
      </w:r>
      <w:r w:rsidR="00516DE4">
        <w:instrText>ADDIN CSL_CITATION {"citationItems":[{"id":"ITEM-1","itemData":{"abstract":"The research background is based on the importance of creating an interesting and enjoyable learning environment to increase student involvement in the learning process. The aim of the research is to systematically investigate the effectiveness of the ice breaking technique in increasing Madrasah Ibtidaiyah students' learning motivation towards learning. The method used in this research is literature study, which involves the steps of identification, evaluation and synthesis of findings from various related studies. The research results show that the application of ice breaking consistently contributes positively to student learning motivation. Findings from various literature sources show that ice breaking can create a relaxed, interactive and fun learning atmosphere, which in turn increases students' interest in learning Indonesian. Apart from that, ice breaking also helps strengthen the relationship between students and lesson material, as well as increasing participation and student involvement in the learning process. The implication of these findings is the importance of considering the use of ice breaking techniques in designing and implementing learning. Teachers and educational policy makers can use the results of this research as a basis for developing more innovative and effective learning strategies in increasing student learning motivation and strengthening the quality of education at the Madrasah Ibtidaiyah level.","author":[{"dropping-particle":"","family":"Husnah","given":"Diah Hofizhatul","non-dropping-particle":"","parse-names":false,"suffix":""},{"dropping-particle":"","family":"Anggeraini","given":"Dian","non-dropping-particle":"","parse-names":false,"suffix":""},{"dropping-particle":"","family":"Nisa","given":"Khairatun","non-dropping-particle":"","parse-names":false,"suffix":""}],"container-title":"SEWAGATI : Jurnal Pengabdian Masyarakat Indonesia","id":"ITEM-1","issue":"2","issued":{"date-parts":[["2024"]]},"page":"121-128","title":"Efektivitas Penerapan Ice Breaking terhadap Motivasi Belajar Siswa Kelas VI MIN 9 Langkat","type":"article-journal","volume":"3"},"uris":["http://www.mendeley.com/documents/?uuid=04b41e29-1298-4da0-ba77-c49dd4f406c6"]}],"mendeley":{"formattedCitation":"(Husnah et al., 2024)","plainTextFormattedCitation":"(Husnah et al., 2024)","previouslyFormattedCitation":"(Husnah, Anggeraini, and Nisa 2024)"},"properties":{"noteIndex":0},"schema":"https://github.com/citation-style-language/schema/raw/master/csl-citation.json"}</w:instrText>
      </w:r>
      <w:r w:rsidRPr="00EF36DF">
        <w:fldChar w:fldCharType="separate"/>
      </w:r>
      <w:r w:rsidR="00516DE4" w:rsidRPr="00516DE4">
        <w:rPr>
          <w:noProof/>
        </w:rPr>
        <w:t>(Husnah et al., 2024)</w:t>
      </w:r>
      <w:r w:rsidRPr="00EF36DF">
        <w:fldChar w:fldCharType="end"/>
      </w:r>
      <w:r w:rsidRPr="00EF36DF">
        <w:t>.</w:t>
      </w:r>
      <w:r>
        <w:t xml:space="preserve"> Sebagai guru harus lebih kreatif untuk membantu peserta didik dan lebih memahami kar</w:t>
      </w:r>
      <w:r w:rsidR="000B0B6B">
        <w:t>a</w:t>
      </w:r>
      <w:r>
        <w:t>kteristik mental fisik mereka</w:t>
      </w:r>
      <w:r w:rsidR="000B0B6B">
        <w:t xml:space="preserve"> </w:t>
      </w:r>
      <w:r w:rsidRPr="000B0B6B">
        <w:fldChar w:fldCharType="begin" w:fldLock="1"/>
      </w:r>
      <w:r w:rsidR="00516DE4">
        <w:instrText>ADDIN CSL_CITATION {"citationItems":[{"id":"ITEM-1","itemData":{"DOI":"10.61094/arrusyd.2830-2281.142","abstract":"Salah satu komponen yang sangat penting dalam pembentukan siswa adalah bagaimana seorang guru dapat mendesain proses pembelajaran pendidikan agama Islam (PAI) secara optimal, dan tentu siswa mampu merasakan adanya suatu inovasi yang diimplementasikan guru terhadap proses belajar mereka. Tujuan penelitian ini adalah (1) Menentukan langkah-langkah dalam mendesain pembelajaran PAI dengan aplikasi pendukung, (2) Menemukan manfaat aplikasi tik-tok sebagai media pembelajaran. Jenis yang digunakan dalam penelitian ini yaitu menggunakan pendekatan kualitatif dengan metode kepustakaan (library research). Adapun hasil dalam penelitian ini yaitu untuk menentukan langkah-langkah yaitu (1) Menentukan struktur materi, (2) Menentukan spesifikasi desain akan yang dikembangan, (3) Membuat langkah-langkah dalam pembuatan desain pembelajaran pada media yang sudah tersedia, (4) Membuat unsur-unsur model pembelajaran. Kemudian, manfaat dan dampak aplikasi tik-tok sebagai media pembelajaran PAI (1) sebagai media pembelajaran yang menyenangkan, (2) sebagai menjadikan siswa lebih aktif. membuat tugas sekolah lebih berkesan. Selanjutnya, aplikasi pendukung yang digunakan untuk mendesain pembelajaran PAI diantaranya “Benime, Text Voice Free, Picsart, Kine Master, Video ke MP3 Converter dan Google Drive.” Dengan demikian, setelah desain pembelajaran di buat kemudian di upload melalui aplikasi Tik-Tok sebagai media utamanya.","author":[{"dropping-particle":"","family":"Asy'arie","given":"Bima Fandi","non-dropping-particle":"","parse-names":false,"suffix":""},{"dropping-particle":"","family":"Ugroho","given":"Noto Suseno","non-dropping-particle":"","parse-names":false,"suffix":""}],"container-title":"Ar-Rusyd: Jurnal Pendidikan Agama Islam","id":"ITEM-1","issue":"1","issued":{"date-parts":[["2024"]]},"page":"46-63","title":"Desain Pembelajaran Pendidikan Agama Islam (PAI) Melalui Aplikasi Tik-Tok","type":"article-journal","volume":"3"},"uris":["http://www.mendeley.com/documents/?uuid=4bbbc20a-831c-450e-90cd-59ff8f955e51"]}],"mendeley":{"formattedCitation":"(Asy’arie &amp; Ugroho, 2024)","plainTextFormattedCitation":"(Asy’arie &amp; Ugroho, 2024)","previouslyFormattedCitation":"(Asy’arie and Ugroho 2024)"},"properties":{"noteIndex":0},"schema":"https://github.com/citation-style-language/schema/raw/master/csl-citation.json"}</w:instrText>
      </w:r>
      <w:r w:rsidRPr="000B0B6B">
        <w:fldChar w:fldCharType="separate"/>
      </w:r>
      <w:r w:rsidR="00516DE4" w:rsidRPr="00516DE4">
        <w:rPr>
          <w:noProof/>
        </w:rPr>
        <w:t>(Asy’arie &amp; Ugroho, 2024)</w:t>
      </w:r>
      <w:r w:rsidRPr="000B0B6B">
        <w:fldChar w:fldCharType="end"/>
      </w:r>
      <w:r w:rsidRPr="000B0B6B">
        <w:t xml:space="preserve">. </w:t>
      </w:r>
      <w:r w:rsidR="000B0B6B">
        <w:t xml:space="preserve">Keberagaman kemampuan peserta didik adalah fenomena yang umum dalam konteks pendidikan di tingkat Sekolah Dasar dan Madrasah Ibtidaiyah. Setiap peserta didik lebih memiliki </w:t>
      </w:r>
      <w:r w:rsidR="000B0B6B" w:rsidRPr="000B0B6B">
        <w:rPr>
          <w:i/>
          <w:iCs/>
        </w:rPr>
        <w:t>background</w:t>
      </w:r>
      <w:r w:rsidR="000B0B6B">
        <w:t xml:space="preserve">, gaya belajar, dan tingkat pemahaman yang berbeda. Kondisi ini membutuhkan pendidik yang mampu membuat pembelajaran yang efektif dan efisien untuk setiap peserta didik </w:t>
      </w:r>
      <w:r w:rsidRPr="000B0B6B">
        <w:fldChar w:fldCharType="begin" w:fldLock="1"/>
      </w:r>
      <w:r w:rsidR="00516DE4">
        <w:instrText>ADDIN CSL_CITATION {"citationItems":[{"id":"ITEM-1","itemData":{"abstract":"Tujuan penelitian ini yaitu untuk mengidentifikasi dan menganalisis berbagai cara yang dapat digunakan untuk menangani siswa SD/MI yang memiliki kemampuan pengetahuan yang bervariasi. Metode penelitian yang digunakan dalam penelitian ini adalah literature review atau kajian Pustaka. Pendekatan ini dipilih karena memungkinkan peneliti untuk mengumpulkan dan menganalisis hasil-hasil penelitian yang sudah ada sebelumnya, yang dapat memberikan wawasan yang lebih mendalam dan komprehensif terkait cara-cara efektif dalam menangani siswa dengan kemampuan pengetahuan yang bervariasi. Hasil penelitian ini menunjukkan bahwa untuk mengatasi keberagaman kemampuan siswa SD/MI, diperlukan pendekatan pembelajaran yang fleksibel dan terpersonalisasi, seperti strategi diferensiasi, penggunaan teknologi, dan pembelajaran berbasis kelompok. Peran guru sebagai fasilitator sangat penting dalam merancang strategi yang dapat memenuhi kebutuhan individu siswa. Selain itu, keterlibatan orang tua dalam mendukung pembelajaran di rumah juga berkontribusi signifikan terhadap perkembangan akademik dan emosional siswa. Dengan pendekatan yang inklusif, dukungan yang berkelanjutan dari guru dan orang tua, serta evaluasi yang tepat, siswa dapat mencapai potensi terbaik mereka, menciptakan pengalaman belajar yang efektif, menyenangkan, dan tidak memberatkan.","author":[{"dropping-particle":"","family":"Nurfajria","given":"","non-dropping-particle":"","parse-names":false,"suffix":""},{"dropping-particle":"","family":"Nurmaida","given":"","non-dropping-particle":"","parse-names":false,"suffix":""},{"dropping-particle":"","family":"Badaruddin","given":"Sukri","non-dropping-particle":"","parse-names":false,"suffix":""}],"container-title":"Passikola","id":"ITEM-1","issue":"1","issued":{"date-parts":[["2024"]]},"page":"1-15","title":"Cara Menangani Siswa SD / MI Yang Memiliki Kemampuan Pengetahuan Yang Bervariasi","type":"article-journal","volume":"1"},"uris":["http://www.mendeley.com/documents/?uuid=217989ab-99d5-4ccf-aaaf-b13a64c004a1"]}],"mendeley":{"formattedCitation":"(Nurfajria et al., 2024)","plainTextFormattedCitation":"(Nurfajria et al., 2024)","previouslyFormattedCitation":"(Nurfajria, Nurmaida, and Badaruddin 2024)"},"properties":{"noteIndex":0},"schema":"https://github.com/citation-style-language/schema/raw/master/csl-citation.json"}</w:instrText>
      </w:r>
      <w:r w:rsidRPr="000B0B6B">
        <w:fldChar w:fldCharType="separate"/>
      </w:r>
      <w:r w:rsidR="00516DE4" w:rsidRPr="00516DE4">
        <w:rPr>
          <w:noProof/>
        </w:rPr>
        <w:t>(Nurfajria et al., 2024)</w:t>
      </w:r>
      <w:r w:rsidRPr="000B0B6B">
        <w:fldChar w:fldCharType="end"/>
      </w:r>
      <w:r w:rsidRPr="000B0B6B">
        <w:t xml:space="preserve">. </w:t>
      </w:r>
      <w:r w:rsidR="000B0B6B">
        <w:t>Sebagaimana hasil wawancara dengan wali kelas 4:</w:t>
      </w:r>
    </w:p>
    <w:p w14:paraId="6C91808F" w14:textId="2C7FB1CE" w:rsidR="000B0B6B" w:rsidRDefault="000B0B6B" w:rsidP="000B0B6B">
      <w:pPr>
        <w:spacing w:line="276" w:lineRule="auto"/>
        <w:ind w:leftChars="0" w:left="0" w:firstLineChars="0" w:firstLine="720"/>
        <w:jc w:val="both"/>
      </w:pPr>
      <w:r>
        <w:t>“</w:t>
      </w:r>
      <w:r w:rsidRPr="000B0B6B">
        <w:rPr>
          <w:i/>
          <w:iCs/>
        </w:rPr>
        <w:t>Sebagai guru harus menyesuaikan karakteristik dan minat peserta didik pada setiap kelas ketika melakukan ice breaking</w:t>
      </w:r>
      <w:r>
        <w:t>”.</w:t>
      </w:r>
    </w:p>
    <w:p w14:paraId="34386F18" w14:textId="45766FB4" w:rsidR="000B0B6B" w:rsidRDefault="000B0B6B" w:rsidP="000B0B6B">
      <w:pPr>
        <w:spacing w:line="276" w:lineRule="auto"/>
        <w:ind w:leftChars="0" w:left="0" w:firstLineChars="0" w:firstLine="720"/>
        <w:jc w:val="both"/>
        <w:rPr>
          <w:lang w:val="en-ID"/>
        </w:rPr>
      </w:pPr>
      <w:r>
        <w:t xml:space="preserve">Selain itu, guru yang berkualitas tinggi dapat mendukung kualitas pendidikan yang tinggi juga. Kemajuan teknologi saat ini mendorong guru untuk menggunakan teknologi dalam menyediakan proses pembelajaran yang sesuai dengan perkembangan zaman </w:t>
      </w:r>
      <w:r w:rsidRPr="000B0B6B">
        <w:rPr>
          <w:lang w:val="en-ID"/>
        </w:rPr>
        <w:fldChar w:fldCharType="begin" w:fldLock="1"/>
      </w:r>
      <w:r w:rsidR="00516DE4">
        <w:rPr>
          <w:lang w:val="en-ID"/>
        </w:rPr>
        <w:instrText>ADDIN CSL_CITATION {"citationItems":[{"id":"ITEM-1","itemData":{"DOI":"10.51574/jrip.v4i1.1333","ISSN":"2776-1959","abstract":"Media pembelajaran dimanfaatkan untuk proses pembelajaran, salah satunya pembelajaran Pendidikan Agama Islam di Sekolah. Beragam jenis media pembelajaran dapat dimanfaatkan saat ini karena perkembangan teknologi. Media pembelajaran yang dirujuk adalah pemanfaatan konten TikTok dalam pembelajaran Pendidikan Agama Islam di sekolah. Penelitian ini berupaya mendeskripsikan secara konseptual tentang Pemanfaatan Konten Tiktok Sebagai Media Pembelajaran Pendidikan Agama Islam di SMP. Pendekatan kualitatif dan metode deskriptif kualitatif digunakan dalam penelitian ini.Temuan yang peneliti peroleh adalah karakteristik konten TikTok sesuai dengan materi ajar Pendidikan Agama Islam dari aspek kesederhanaan, keterpaduan, warna, tekstur, garis, penekanan, kesimbangan, bentuk dan daya tarik. Tahapan pemilihan konten sesuai materi ajar Pendidikan Agama Islam berdasarkan objektivitas, program pembelajaran, sasaran program, kualitas teknik. Konten TikTok sesuai dengan materi ajar Pendidikan Agama Islam SMP diantaranya 10 konten untuk materi ajar PAI kelas VII yaitu keimanan kepada Allah, kejujuran dan istiqamah, taharah, shalat berjamaah, perjalanan hidup Rasulullah, iman kepada malaikat, shalat jumat, shalat jamak dan qasar, hijrah Rasulullah, Khulafaur Rasyidin. Terdapat 11 konten untuk materi ajar PAI kelas VIII yaitu Iman kepada kitab Allah, minuman keras, perilaku jujur dan adil, shalat Sunnah, sujud (sahwi, syukur, sajadah), Dinasti Umayyah, hidup sederhana, kisah 25 nabi dan rasul, amalan kepada orang tua, puasa, makanan minuman halal dan haram. Terdapat 5 konten untuk materi ajar PAI kelas IX yaitu hari kiamat, tata cara akikah, kurban dan penyembelihan, masuknya Islam di Indonesia, Qada dan Qadar, haji dan umrah. Proses mendesain Media Pembelajaran Pendidikan Agama Islam dengan memanfaatkan Konten TikTok yang dimulai dari perencanaan, pengembangan materi, penyajian dan evaluasi.","author":[{"dropping-particle":"","family":"Iffah","given":"Izzatul","non-dropping-particle":"","parse-names":false,"suffix":""},{"dropping-particle":"","family":"Supriadi","given":"Udin","non-dropping-particle":"","parse-names":false,"suffix":""},{"dropping-particle":"","family":"Fakhruddin","given":"Agus","non-dropping-particle":"","parse-names":false,"suffix":""}],"container-title":"Jurnal Riset dan Inovasi Pembelajaran","id":"ITEM-1","issue":"1","issued":{"date-parts":[["2024"]]},"page":"644-654","title":"Konten TikTok Sebagai Media Pembelajaran Pendidikan Agama Islam Di SMP","type":"article-journal","volume":"4"},"uris":["http://www.mendeley.com/documents/?uuid=5407a8d3-3a72-486d-9d2a-101747fe6ed6"]}],"mendeley":{"formattedCitation":"(Iffah et al., 2024)","plainTextFormattedCitation":"(Iffah et al., 2024)","previouslyFormattedCitation":"(Iffah, Supriadi, and Fakhruddin 2024)"},"properties":{"noteIndex":0},"schema":"https://github.com/citation-style-language/schema/raw/master/csl-citation.json"}</w:instrText>
      </w:r>
      <w:r w:rsidRPr="000B0B6B">
        <w:rPr>
          <w:lang w:val="en-ID"/>
        </w:rPr>
        <w:fldChar w:fldCharType="separate"/>
      </w:r>
      <w:r w:rsidR="00516DE4" w:rsidRPr="00516DE4">
        <w:rPr>
          <w:noProof/>
          <w:lang w:val="en-ID"/>
        </w:rPr>
        <w:t>(Iffah et al., 2024)</w:t>
      </w:r>
      <w:r w:rsidRPr="000B0B6B">
        <w:rPr>
          <w:lang w:val="en-ID"/>
        </w:rPr>
        <w:fldChar w:fldCharType="end"/>
      </w:r>
      <w:r w:rsidRPr="000B0B6B">
        <w:rPr>
          <w:lang w:val="en-ID"/>
        </w:rPr>
        <w:t xml:space="preserve">. </w:t>
      </w:r>
      <w:r>
        <w:rPr>
          <w:lang w:val="en-ID"/>
        </w:rPr>
        <w:t xml:space="preserve">Mereka tidak hanya dituntut untuk menguasai teknologi terbaru, tetapi juga memahami bagaimana teknologi dapat meningkatkan kualitas pembelajaran </w:t>
      </w:r>
      <w:r w:rsidRPr="000B0B6B">
        <w:rPr>
          <w:lang w:val="en-ID"/>
        </w:rPr>
        <w:fldChar w:fldCharType="begin" w:fldLock="1"/>
      </w:r>
      <w:r w:rsidR="00516DE4">
        <w:rPr>
          <w:lang w:val="en-ID"/>
        </w:rPr>
        <w:instrText>ADDIN CSL_CITATION {"citationItems":[{"id":"ITEM-1","itemData":{"abstract":"Di era digital yang terus berkembang, teknologi telah menjadi pilar utama dalam mendorong transformasi di berbagai sektor, termasuk pendidikan. Integrasi teknologi dalam pembelajaran membuka pintu bagi metode pengajaran dan pembelajaran yang lebih inovatif dan efektif. Artikel ini mengeksplorasi berbagai aspek transformasi pembelajaran di era digital, seperti tingkat adopsi teknologi, jenis teknologi yang digunakan, persepsi dan sikap terhadap penggunaan teknologi, dampak teknologi terhadap hasil belajar, integrasi teknologi dalam pendidikan modern, perubahan menuju pembelajaran digital, serta tantangan dalam integrasi teknologi. Kajian literatur ini menunjukkan bahwa teknologi memiliki potensi besar untuk meningkatkan kualitas pengajaran dan hasil belajar siswa melalui akses yang lebih mudah terhadap sumber informasi, pembelajaran yang lebih interaktif dan menarik, serta personalisasi pembelajaran. Namun, integrasi teknologi juga menghadirkan tantangan seperti kesenjangan digital, kebutuhan akan literasi teknologi, serta pengelolaan keamanan data dan privasi. Untuk mengoptimalkan manfaat teknologi, diperlukan strategi yang komprehensif meliputi perencanaan yang matang, investasi dalam infrastruktur dan pelatihan, serta kebijakan yang tepat untuk mengelola risiko dan perubahan.","author":[{"dropping-particle":"","family":"Sundari","given":"Elgy","non-dropping-particle":"","parse-names":false,"suffix":""}],"container-title":"Sindoro Cendekia Pendidikan","id":"ITEM-1","issue":"4","issued":{"date-parts":[["2024"]]},"page":"50-54","title":"Tranformasi Pembelajaran di Era Digital: Mengintegrasikan Teknologi Dalam Pendidikan Modern","type":"article-journal","volume":"4"},"uris":["http://www.mendeley.com/documents/?uuid=a999d89a-d6a0-42f0-92b3-daae7f105e6e"]}],"mendeley":{"formattedCitation":"(Sundari, 2024)","plainTextFormattedCitation":"(Sundari, 2024)","previouslyFormattedCitation":"(Sundari 2024)"},"properties":{"noteIndex":0},"schema":"https://github.com/citation-style-language/schema/raw/master/csl-citation.json"}</w:instrText>
      </w:r>
      <w:r w:rsidRPr="000B0B6B">
        <w:rPr>
          <w:lang w:val="en-ID"/>
        </w:rPr>
        <w:fldChar w:fldCharType="separate"/>
      </w:r>
      <w:r w:rsidR="00516DE4" w:rsidRPr="00516DE4">
        <w:rPr>
          <w:noProof/>
          <w:lang w:val="en-ID"/>
        </w:rPr>
        <w:t>(Sundari, 2024)</w:t>
      </w:r>
      <w:r w:rsidRPr="000B0B6B">
        <w:rPr>
          <w:lang w:val="en-ID"/>
        </w:rPr>
        <w:fldChar w:fldCharType="end"/>
      </w:r>
      <w:r w:rsidRPr="000B0B6B">
        <w:rPr>
          <w:lang w:val="en-ID"/>
        </w:rPr>
        <w:t xml:space="preserve">. </w:t>
      </w:r>
      <w:r>
        <w:rPr>
          <w:lang w:val="en-ID"/>
        </w:rPr>
        <w:t xml:space="preserve">Kemajuan teknologi memunculkan tantangan baru dalam proses pembelajaran, maka pembelajaran harus disesuaikan untuk memenuhi kebutuhan peserta didik </w:t>
      </w:r>
      <w:r w:rsidRPr="000B0B6B">
        <w:rPr>
          <w:lang w:val="en-ID"/>
        </w:rPr>
        <w:fldChar w:fldCharType="begin" w:fldLock="1"/>
      </w:r>
      <w:r w:rsidR="00516DE4">
        <w:rPr>
          <w:lang w:val="en-ID"/>
        </w:rPr>
        <w:instrText>ADDIN CSL_CITATION {"citationItems":[{"id":"ITEM-1","itemData":{"ISBN":"2013206534","abstract":"Era Society 5.0 menuntut inovasi dalam dunia pendidikan untuk menjawab kebutuhan personal setiap individu. Salah satu pendekatan yang relevan adalah pembelajaran berdiferensiasi, yang bertujuan untuk menyesuaikan proses pembelajaran dengan karakteristik unik setiap peserta didik. Pendekatan ini mempertimbangkan variasi dalam kemampuan, minat, gaya belajar, dan latar belakang budaya siswa untuk menciptakan pengalaman belajar yang lebih inklusif dan efektif. Tujuan dari penelitian ini adalah untuk mengeksplorasi dan memahami bagaimana pembelajaran berdiferensiasi dapat memenuhi kebutuhan pendidikan personal di era Society 5.0. Penelitian ini menggunakan pendekatan kualitatif dengan metode studi kasus dan literatur. Data dikumpulkan melalui wawancara mendalam, observasi kelas, dan analisis dokumen. Partisipan penelitian adalah guru dan siswa SDS Persa Medan dan UPT SPF SDN104282 Batu Lokong Deli Serdang. Melalui analisis literatur dan studi kasus, ditemukan bahwa pembelajaran berdiferensiasi dapat meningkatkan motivasi, keterlibatan, dan pencapaian akademik siswa. Hasil penelitian menunjukkan bahwa pembelajaran berdiferensiasi efektif dalam meningkatkan keterlibatan siswa, motivasi belajar, dan hasil akademik. Guru yang menerapkan metode ini melaporkan bahwa siswa lebih aktif berpartisipasi dalam proses pembelajaran dan merasa lebih dihargai. Pembelajaran berdiferensiasi terbukti sebagai pendekatan yang relevan dan efektif dalam menjawab kebutuhan pendidikan personal di era Society 5.0. Meskipun ada tantangan dalam implementasinya, hasil yang positif menunjukkan bahwa pendekatan ini layak untuk diadopsi secara lebih luas. Rekomendasi yang diberikan mencakup pelatihan intensif bagi guru, pengembangan kurikulum yang fleksibel, serta dukungan kebijakan untuk mengintegrasikan pembelajaran berdiferensiasi secara efektif di sekolah-sekolah. Penelitian ini diharapkan dapat memberikan kontribusi signifikan dalam upaya meningkatkan kualitas pendidikan dan kesetaraan kesempatan belajar bagi seluruh siswa di Indonesia.","author":[{"dropping-particle":"","family":"Ritonga","given":"Maharani","non-dropping-particle":"","parse-names":false,"suffix":""},{"dropping-particle":"","family":"Sartika","given":"Rinny","non-dropping-particle":"","parse-names":false,"suffix":""},{"dropping-particle":"","family":"Wijaya","given":"Aris","non-dropping-particle":"","parse-names":false,"suffix":""}],"container-title":"Pedagogik Jurnal Pendidikan","id":"ITEM-1","issue":"2","issued":{"date-parts":[["2024"]]},"page":"1-23","title":"Pembelajaran Berdiferensiasi: Menjawab Kebutuhan Pendidikan Personal di Era Society 5.0","type":"article-journal","volume":"19"},"uris":["http://www.mendeley.com/documents/?uuid=92c5d291-84da-462f-a8e6-4a952cc3d610"]}],"mendeley":{"formattedCitation":"(Ritonga et al., 2024)","plainTextFormattedCitation":"(Ritonga et al., 2024)","previouslyFormattedCitation":"(Ritonga, Sartika, and Wijaya 2024)"},"properties":{"noteIndex":0},"schema":"https://github.com/citation-style-language/schema/raw/master/csl-citation.json"}</w:instrText>
      </w:r>
      <w:r w:rsidRPr="000B0B6B">
        <w:rPr>
          <w:lang w:val="en-ID"/>
        </w:rPr>
        <w:fldChar w:fldCharType="separate"/>
      </w:r>
      <w:r w:rsidR="00516DE4" w:rsidRPr="00516DE4">
        <w:rPr>
          <w:noProof/>
          <w:lang w:val="en-ID"/>
        </w:rPr>
        <w:t>(Ritonga et al., 2024)</w:t>
      </w:r>
      <w:r w:rsidRPr="000B0B6B">
        <w:rPr>
          <w:lang w:val="en-ID"/>
        </w:rPr>
        <w:fldChar w:fldCharType="end"/>
      </w:r>
      <w:r w:rsidRPr="000B0B6B">
        <w:rPr>
          <w:lang w:val="en-ID"/>
        </w:rPr>
        <w:t>.</w:t>
      </w:r>
    </w:p>
    <w:p w14:paraId="334E4793" w14:textId="5BE1CB6B" w:rsidR="005E6CA1" w:rsidRDefault="00AA49C2" w:rsidP="00AA49C2">
      <w:pPr>
        <w:spacing w:line="276" w:lineRule="auto"/>
        <w:ind w:leftChars="0" w:left="0" w:firstLineChars="0" w:firstLine="720"/>
        <w:jc w:val="both"/>
        <w:rPr>
          <w:lang w:val="en-ID"/>
        </w:rPr>
      </w:pPr>
      <w:r>
        <w:rPr>
          <w:lang w:val="en-ID"/>
        </w:rPr>
        <w:t xml:space="preserve">Guru dapat memanfaatkan media sosial seperti Tiktok sebagai penunjang kegiatan belajar mengajar khususnya untuk mencari </w:t>
      </w:r>
      <w:r w:rsidRPr="00AA49C2">
        <w:rPr>
          <w:i/>
          <w:iCs/>
          <w:lang w:val="en-ID"/>
        </w:rPr>
        <w:t>ice breaking</w:t>
      </w:r>
      <w:r>
        <w:rPr>
          <w:lang w:val="en-ID"/>
        </w:rPr>
        <w:t xml:space="preserve"> yang menarik. Tiktok dapat menyajikan konten secara menarik dan interaktif, berupa video pendek yang dapat digunakan untuk memberikan materi pelajaaran dengan cara yang lebih visual dan mudah dipahamai oleh peserta </w:t>
      </w:r>
      <w:r w:rsidRPr="00AA49C2">
        <w:rPr>
          <w:lang w:val="en-ID"/>
        </w:rPr>
        <w:t xml:space="preserve">didik </w:t>
      </w:r>
      <w:r w:rsidR="000B0B6B" w:rsidRPr="00AA49C2">
        <w:rPr>
          <w:lang w:val="en-ID"/>
        </w:rPr>
        <w:fldChar w:fldCharType="begin" w:fldLock="1"/>
      </w:r>
      <w:r w:rsidR="00516DE4">
        <w:rPr>
          <w:lang w:val="en-ID"/>
        </w:rPr>
        <w:instrText>ADDIN CSL_CITATION {"citationItems":[{"id":"ITEM-1","itemData":{"abstract":"Penelitian ini bertujuan mendeskripsikan proses, hasil, respon siswa dalam menggunakan salah satu aplikasi media sosial bernama Tiktok sebagai media pembelajaran proses menulis cerita fantasi. Penelitian ini mengaplikasikan pendekatan kualitatif dengan jenis deskriptif. Guru pengampu mata pelajaran bahasa Indonesia serta 30 siswa kelas VII B SMP Negeri 34 Surabaya menjadi responden langsung pada penelitian ini. Teknik pengumpulan data dikumpulkan melalui observasi, tes produk, serta angket. Guru pengampu mata pelajaran bahasa Indonesia mengamati proses mengajar guru dalam menerapkan akun Tiktok pada aktivitas pembelajaran. Tes produk diaplikasikan guna mendapatkan informasi atas 30 desain konten cerita fantasi siswa yang dihasilkan dari media sosial bernama Tiktok, serta pengisian angket oleh siswa guna menjelaskan respon mereka dalam memanfaatkan akun Tiktok sebagai media pembelajaran menulis cerita fantasi. Instrumen pengumpulan data berupa lembar observasi, tes produk, serta lembar angket. Data dianalisis melalui proses mereduksi, menyajikan, serta menyimpulkan informasi. Diketahui bahwa penelitian ini membuktikan bahwa pemanfaatan akun Tiktok pada pembelajaran menulis cerita fantasi berkategori “sangat baik”. Hal itu dikuatkan oleh (1) Hasil observasi kegiatan guru saat melaksanakan sintaks pada proses mengajar mendapatkan nilai 95,83 yang berarti “sangat baik”. (2) Hasil tes produk diperoleh nilai siswa paling tinggi 95 dan nilai terendah 75 berdasarkan segi ketepatan struktur, kesesuaian isi teks cerita fantasi, organisasi isi, karakteristik teks, serta penggunaan fitur Tiktok. Dari kelima hasil tersebut, proses pembelajaran menulis cerita fantasi siswa menggunakan akun Tiktok memperoleh rerata hasil 86,33 yang berkategori “sangat baik”. (3) Respon siswa pada penelitian ini mendapatkan angka 3,31 yang bermakna kriteria “Memenuhi”.","author":[{"dropping-particle":"","family":"Wardhani","given":"Dyah Ayu Sukma","non-dropping-particle":"","parse-names":false,"suffix":""},{"dropping-particle":"","family":"Sodiq","given":"Syamsul","non-dropping-particle":"","parse-names":false,"suffix":""}],"container-title":"Bapala","id":"ITEM-1","issue":"2","issued":{"date-parts":[["2024"]]},"page":"269-278","title":"Pemanfaatan Akun Tiktok sebagai Media Pembelajaran Menulis Cerita Fantasi Siswa Sekolah Menengah Pertama","type":"article-journal","volume":"11"},"uris":["http://www.mendeley.com/documents/?uuid=f10bb3e8-712f-4108-b202-5298f2e0d9ff"]}],"mendeley":{"formattedCitation":"(Wardhani &amp; Sodiq, 2024)","plainTextFormattedCitation":"(Wardhani &amp; Sodiq, 2024)","previouslyFormattedCitation":"(Wardhani and Sodiq 2024)"},"properties":{"noteIndex":0},"schema":"https://github.com/citation-style-language/schema/raw/master/csl-citation.json"}</w:instrText>
      </w:r>
      <w:r w:rsidR="000B0B6B" w:rsidRPr="00AA49C2">
        <w:rPr>
          <w:lang w:val="en-ID"/>
        </w:rPr>
        <w:fldChar w:fldCharType="separate"/>
      </w:r>
      <w:r w:rsidR="00516DE4" w:rsidRPr="00516DE4">
        <w:rPr>
          <w:noProof/>
          <w:lang w:val="en-ID"/>
        </w:rPr>
        <w:t>(Wardhani &amp; Sodiq, 2024)</w:t>
      </w:r>
      <w:r w:rsidR="000B0B6B" w:rsidRPr="00AA49C2">
        <w:rPr>
          <w:lang w:val="en-ID"/>
        </w:rPr>
        <w:fldChar w:fldCharType="end"/>
      </w:r>
      <w:r w:rsidR="000B0B6B" w:rsidRPr="00AA49C2">
        <w:rPr>
          <w:lang w:val="en-ID"/>
        </w:rPr>
        <w:t>.</w:t>
      </w:r>
      <w:r w:rsidR="000B0B6B" w:rsidRPr="00F41790">
        <w:rPr>
          <w:rFonts w:asciiTheme="minorHAnsi" w:hAnsiTheme="minorHAnsi"/>
          <w:lang w:val="en-ID"/>
        </w:rPr>
        <w:t xml:space="preserve"> </w:t>
      </w:r>
      <w:r w:rsidRPr="00AA49C2">
        <w:rPr>
          <w:lang w:val="en-ID"/>
        </w:rPr>
        <w:t xml:space="preserve">Sangat penting bagi guru untuk menentukan konten tepat dalam memasukkan tiktok ke dalam strategi pembelajaran. Oleh karena itu, guru harus memperhatikan dan lebih bijaksana dalam mengelola konten Tiktok sebagai penunjang pembelajaran, agar mengurangi dampak buruk yang akan timbul dalam pembelajaran </w:t>
      </w:r>
      <w:r w:rsidR="000B0B6B" w:rsidRPr="00AA49C2">
        <w:rPr>
          <w:lang w:val="en-ID"/>
        </w:rPr>
        <w:fldChar w:fldCharType="begin" w:fldLock="1"/>
      </w:r>
      <w:r w:rsidR="00516DE4">
        <w:rPr>
          <w:lang w:val="en-ID"/>
        </w:rPr>
        <w:instrText>ADDIN CSL_CITATION {"citationItems":[{"id":"ITEM-1","itemData":{"DOI":"10.55606/jubpi.v2i2.2959","ISSN":"2963-4768","abstract":"Currently the world has entered the era of the fourth industrial revolution. The advancement of modern technology will certainly affect developments in the world, both with regard to the issue of organizing education and from the ease of obtaining learning resources or knowledge. In this modern technological era, it is necessary to have truly unique and innovative learning, especially learning that can attract students' attention and interest in learning. Therefore, the objectives, structure and content of educational programs and learning media need to be changed so that learning becomes more interesting, accurate and attractive. This research was conducted at SMA PGRI 1 Kotabumi. The instrument used was a questionnaire regarding the effect of the use of TikTok on Islamic Religious Education subjects with the data analysis technique used in this study is to calculate the number of respondents' answers to each question. Students' Understanding of Islamic Religious Education Learning Activities using the TikTok Application according to PGRI 1 Kotabumi High School students understand Islamic Religious Education learning activities using the TikTok application, students can learn (review) learning material at any time and anywhere, and can increase student activeness and creativity.","author":[{"dropping-particle":"","family":"Fajarini","given":"Nadita","non-dropping-particle":"","parse-names":false,"suffix":""},{"dropping-particle":"","family":"Amumpuni","given":"Habibah","non-dropping-particle":"","parse-names":false,"suffix":""},{"dropping-particle":"","family":"Parida","given":"ur Ani","non-dropping-particle":"","parse-names":false,"suffix":""},{"dropping-particle":"","family":"Sajdah","given":"Meilisa","non-dropping-particle":"","parse-names":false,"suffix":""}],"container-title":"Jurnal Bintang Pendidikan Indonesia","id":"ITEM-1","issue":"2","issued":{"date-parts":[["2024"]]},"page":"163-172","title":"Pengaruh Penggunaan TikTok sebagai Media Pembelajaran Pendidikan Agama Islam Pada Era 4.0","type":"article-journal","volume":"2"},"uris":["http://www.mendeley.com/documents/?uuid=6959c988-6367-4f8f-829a-c007f051a8da"]}],"mendeley":{"formattedCitation":"(Fajarini et al., 2024)","plainTextFormattedCitation":"(Fajarini et al., 2024)","previouslyFormattedCitation":"(Fajarini et al. 2024)"},"properties":{"noteIndex":0},"schema":"https://github.com/citation-style-language/schema/raw/master/csl-citation.json"}</w:instrText>
      </w:r>
      <w:r w:rsidR="000B0B6B" w:rsidRPr="00AA49C2">
        <w:rPr>
          <w:lang w:val="en-ID"/>
        </w:rPr>
        <w:fldChar w:fldCharType="separate"/>
      </w:r>
      <w:r w:rsidR="00516DE4" w:rsidRPr="00516DE4">
        <w:rPr>
          <w:noProof/>
          <w:lang w:val="en-ID"/>
        </w:rPr>
        <w:t>(Fajarini et al., 2024)</w:t>
      </w:r>
      <w:r w:rsidR="000B0B6B" w:rsidRPr="00AA49C2">
        <w:rPr>
          <w:lang w:val="en-ID"/>
        </w:rPr>
        <w:fldChar w:fldCharType="end"/>
      </w:r>
      <w:r w:rsidR="000B0B6B" w:rsidRPr="00AA49C2">
        <w:rPr>
          <w:lang w:val="en-ID"/>
        </w:rPr>
        <w:t>.</w:t>
      </w:r>
      <w:r w:rsidR="005E6CA1">
        <w:rPr>
          <w:lang w:val="en-ID"/>
        </w:rPr>
        <w:t xml:space="preserve"> </w:t>
      </w:r>
    </w:p>
    <w:p w14:paraId="3C3B58EC" w14:textId="71D44CE3" w:rsidR="00516DE4" w:rsidRDefault="005E6CA1" w:rsidP="00516DE4">
      <w:pPr>
        <w:spacing w:line="276" w:lineRule="auto"/>
        <w:ind w:leftChars="0" w:left="0" w:firstLineChars="0" w:firstLine="720"/>
        <w:jc w:val="both"/>
      </w:pPr>
      <w:r>
        <w:rPr>
          <w:lang w:val="en-ID"/>
        </w:rPr>
        <w:t xml:space="preserve">Setiap metode pembelajaran pasti memiliki kelebihan dan kekurangan masing-masing. Ada banyak kelebihan dari metode </w:t>
      </w:r>
      <w:r w:rsidRPr="005E6CA1">
        <w:rPr>
          <w:i/>
          <w:iCs/>
          <w:lang w:val="en-ID"/>
        </w:rPr>
        <w:t>ice breaking</w:t>
      </w:r>
      <w:r>
        <w:rPr>
          <w:lang w:val="en-ID"/>
        </w:rPr>
        <w:t xml:space="preserve">, seperti menjadikan waktu pembelajaran yang lama terasa lebih singkat, pembelajaran menyenangkan, </w:t>
      </w:r>
      <w:r w:rsidRPr="005E6CA1">
        <w:rPr>
          <w:i/>
          <w:iCs/>
          <w:lang w:val="en-ID"/>
        </w:rPr>
        <w:t>ice breaking</w:t>
      </w:r>
      <w:r>
        <w:rPr>
          <w:lang w:val="en-ID"/>
        </w:rPr>
        <w:t xml:space="preserve"> dapat dilakukan secara impulsif maupun terstruktur, menciptakan kondisi kelas lebih kompak dan konstekstual dengan situasi dan kondisi belajar pada saat itu, serta  mengurangi kejenuahan peserta didik dalam pembelajaran. Sedangkan kekurangan dari </w:t>
      </w:r>
      <w:r w:rsidRPr="00516DE4">
        <w:rPr>
          <w:i/>
          <w:iCs/>
          <w:lang w:val="en-ID"/>
        </w:rPr>
        <w:t>ice breaking</w:t>
      </w:r>
      <w:r>
        <w:rPr>
          <w:lang w:val="en-ID"/>
        </w:rPr>
        <w:t xml:space="preserve"> adalah pela</w:t>
      </w:r>
      <w:r w:rsidR="00516DE4">
        <w:rPr>
          <w:lang w:val="en-ID"/>
        </w:rPr>
        <w:t>ksa</w:t>
      </w:r>
      <w:r>
        <w:rPr>
          <w:lang w:val="en-ID"/>
        </w:rPr>
        <w:t>naan</w:t>
      </w:r>
      <w:r w:rsidR="00516DE4">
        <w:rPr>
          <w:lang w:val="en-ID"/>
        </w:rPr>
        <w:t>n</w:t>
      </w:r>
      <w:r>
        <w:rPr>
          <w:lang w:val="en-ID"/>
        </w:rPr>
        <w:t>ya</w:t>
      </w:r>
      <w:r w:rsidR="00516DE4">
        <w:rPr>
          <w:lang w:val="en-ID"/>
        </w:rPr>
        <w:t xml:space="preserve"> harus disesuaikan dengan situasi disetiap kelas, karena peserta didik tidak akan mengikuti jika </w:t>
      </w:r>
      <w:r w:rsidR="00516DE4" w:rsidRPr="00516DE4">
        <w:rPr>
          <w:i/>
          <w:iCs/>
          <w:lang w:val="en-ID"/>
        </w:rPr>
        <w:t>ice breaking</w:t>
      </w:r>
      <w:r w:rsidR="00516DE4">
        <w:rPr>
          <w:lang w:val="en-ID"/>
        </w:rPr>
        <w:t xml:space="preserve"> yang diberikan tidak bervariasi </w:t>
      </w:r>
      <w:r w:rsidRPr="00516DE4">
        <w:fldChar w:fldCharType="begin" w:fldLock="1"/>
      </w:r>
      <w:r w:rsidR="00516DE4">
        <w:instrText>ADDIN CSL_CITATION {"citationItems":[{"id":"ITEM-1","itemData":{"ISSN":"2776-2033","abstract":"Teachers at MI Attaraqqie Putri have a fun way of teaching, so students have good learning motivation. One of the strategies implemented to create a fun classroom atmosphere is by implementing simple games such as ice breaking. At MI Attaraqqie ice breaking has begun to be implemented. From the research background above, the researchers formulated the problem, namely regarding planning, implementation and results of implementing ice breaking in learning. This research was conducted using a qualitative approach. Data collection procedures were carried out using observation, interview and documentation methods. In this study, planning for the implementation of ice breaking was carried out by the teacher with several preparations, including the teacher looking for references regarding ice breaking via the internet or books. In addition, teachers also always include ice breaking in the RPP (Learning Implementation Plan) they develop. Furthermore, before implementing ice breaking the teacher explains in advance the purpose and procedures for carrying out ice breaking to students. There are three types of ice breaking that are applied by the teacher, namely shouting ice breaking which is done interactively, applause ice breaking which is done with the word-clapping technique and body movement ice-breaking which is done with the word-responding technique. With the application of ice breaking, student learning motivation has increased in several aspects, namely students become active and enthusiastic in learning, good interaction and collaboration is established between students and teachers, students are more confident and more focused on participating in learning activities.","author":[{"dropping-particle":"","family":"Sari","given":"Alfina Honestyas Retyka","non-dropping-particle":"","parse-names":false,"suffix":""},{"dropping-particle":"","family":"Sulistiono","given":"Muhammad","non-dropping-particle":"","parse-names":false,"suffix":""},{"dropping-particle":"","family":"Ertanti","given":"Devi Wahyu","non-dropping-particle":"","parse-names":false,"suffix":""}],"container-title":"JPMI: Jurnal Pendidikan Madrasah Ibtidaiyah","id":"ITEM-1","issue":"2","issued":{"date-parts":[["2023"]]},"page":"169-180","title":"Analisa Penerapan Ice Breaking Dalam Meningkatkan Motivasi Belajara Siswa Pada Mata Pelajaran Bahasa Indonesia Di Madrasah Ibtidaiyah","type":"article-journal","volume":"5"},"uris":["http://www.mendeley.com/documents/?uuid=d2edbf76-e556-4e7d-b4dc-f936a1222e3b"]}],"mendeley":{"formattedCitation":"(Sari et al., 2023)","plainTextFormattedCitation":"(Sari et al., 2023)","previouslyFormattedCitation":"(Sari, Sulistiono, and Ertanti 2023)"},"properties":{"noteIndex":0},"schema":"https://github.com/citation-style-language/schema/raw/master/csl-citation.json"}</w:instrText>
      </w:r>
      <w:r w:rsidRPr="00516DE4">
        <w:fldChar w:fldCharType="separate"/>
      </w:r>
      <w:r w:rsidR="00516DE4" w:rsidRPr="00516DE4">
        <w:rPr>
          <w:noProof/>
        </w:rPr>
        <w:t>(Sari et al., 2023)</w:t>
      </w:r>
      <w:r w:rsidRPr="00516DE4">
        <w:fldChar w:fldCharType="end"/>
      </w:r>
      <w:r w:rsidRPr="00516DE4">
        <w:t>.</w:t>
      </w:r>
      <w:r w:rsidR="00516DE4">
        <w:t xml:space="preserve"> </w:t>
      </w:r>
    </w:p>
    <w:p w14:paraId="39B5267D" w14:textId="06BEBEA0" w:rsidR="00516DE4" w:rsidRPr="00516DE4" w:rsidRDefault="00516DE4" w:rsidP="00516DE4">
      <w:pPr>
        <w:spacing w:line="276" w:lineRule="auto"/>
        <w:ind w:leftChars="0" w:left="0" w:firstLineChars="0" w:firstLine="720"/>
        <w:jc w:val="both"/>
      </w:pPr>
      <w:r>
        <w:t xml:space="preserve">Guru harus mampu mengatasi setiap kekurangan dari metode yang mereka gunakan serta harus selalu mengembangkan keterampilan yang mereka miliki. Mereka dapat menggali informasi melalui seminar dan percakapan dengan guru lain dilingkungan belajar. Hal ini dapat meningkatkan keahlian guru dalam berbagai bidang, termasuk pengetahuan metode pembelajaran. Kemudian, guru perlu memiliki pemahaman menyeluruh tentang kualitas setiap </w:t>
      </w:r>
      <w:r>
        <w:lastRenderedPageBreak/>
        <w:t xml:space="preserve">peserta ddidik agar dapat merancang rencana pembelajaran yang efisein dan memnafaatkan semua sumber daya yang mereka miliki </w:t>
      </w:r>
      <w:r w:rsidRPr="00516DE4">
        <w:fldChar w:fldCharType="begin" w:fldLock="1"/>
      </w:r>
      <w:r>
        <w:instrText>ADDIN CSL_CITATION {"citationItems":[{"id":"ITEM-1","itemData":{"abstract":"Penelitian ini bertujuan untuk mengkaji problematika pendidikan islam di era milenial melalui tinjauan ontologi. Ontologi merupakan studi tentang hakikat realitas dan eksitensi. Dalam konteks pendidikan islam, tinjauan ontologi digunakan untuk memahami hakikat dan eksitensi problematika yang dihadapi. Problematika pendidikan islam di era milenial menjadi perhatian yang penting mengingat perubahan sosial, teknologi, dan budaya yang terus berkembang. Penelitian ini mengunakan metode kualitatif deskriptif, dan mengunakan data primer dan data sekunder. Teknik yang digunakan adalah mengunakkan penelitian pustaka dengan membaca literatur terkait. Problematika yang ada menjadikan pentingnya mengintegrasikan nilai-nilai islam kedalam kurikulum sebagai respon terhadap perubahan nilai-nilai islam lebih dalam konteks masa kini. Penelitian ini memiliki implikasi penting bagi praktisi pendidikan, pengambilan kebijakan, dan masyarakat umum. Dengan memahami problematika pendidikan islam di era milenial, dapat dilakukan upaya-upaya perbaikan yang relevan dan berkelanjutan untuk meningkatkan kualitas pendidikan islam.","author":[{"dropping-particle":"","family":"Solicha","given":"Nikmatus","non-dropping-particle":"","parse-names":false,"suffix":""},{"dropping-particle":"","family":"El-Yunusi","given":"Muhammad Yusron Maulana","non-dropping-particle":"","parse-names":false,"suffix":""}],"container-title":"Madinah : Jurnal Studi Islam DI ERA KONSUMTIF","id":"ITEM-1","issue":"1","issued":{"date-parts":[["2023"]]},"page":"1-22","title":"Eksplorasi Problematika dan Solusi Pendidikan Islam di era milenial Dalam Tinjauan Ontologi","type":"article-journal","volume":"11"},"uris":["http://www.mendeley.com/documents/?uuid=34ba1c44-40b5-4bce-8065-af0bac271134"]}],"mendeley":{"formattedCitation":"(Solicha &amp; El-Yunusi, 2023)","plainTextFormattedCitation":"(Solicha &amp; El-Yunusi, 2023)","previouslyFormattedCitation":"(Solicha and El-Yunusi 2023)"},"properties":{"noteIndex":0},"schema":"https://github.com/citation-style-language/schema/raw/master/csl-citation.json"}</w:instrText>
      </w:r>
      <w:r w:rsidRPr="00516DE4">
        <w:fldChar w:fldCharType="separate"/>
      </w:r>
      <w:r w:rsidRPr="00516DE4">
        <w:rPr>
          <w:noProof/>
        </w:rPr>
        <w:t>(Solicha &amp; El-Yunusi, 2023)</w:t>
      </w:r>
      <w:r w:rsidRPr="00516DE4">
        <w:fldChar w:fldCharType="end"/>
      </w:r>
      <w:r w:rsidRPr="00516DE4">
        <w:t>.</w:t>
      </w:r>
    </w:p>
    <w:p w14:paraId="67708EDE" w14:textId="77777777" w:rsidR="006023DC" w:rsidRPr="00516DE4" w:rsidRDefault="006023DC" w:rsidP="00516DE4">
      <w:pPr>
        <w:ind w:leftChars="0" w:left="0" w:firstLineChars="0" w:firstLine="0"/>
        <w:rPr>
          <w:color w:val="000000"/>
        </w:rPr>
      </w:pPr>
    </w:p>
    <w:p w14:paraId="69D7FFFB" w14:textId="154C1B3D" w:rsidR="00E51A3F" w:rsidRPr="00516DE4" w:rsidRDefault="00000000" w:rsidP="00670970">
      <w:pPr>
        <w:tabs>
          <w:tab w:val="left" w:pos="340"/>
        </w:tabs>
        <w:spacing w:line="276" w:lineRule="auto"/>
        <w:ind w:left="0" w:hanging="2"/>
        <w:rPr>
          <w:b/>
          <w:smallCaps/>
        </w:rPr>
      </w:pPr>
      <w:r w:rsidRPr="00516DE4">
        <w:rPr>
          <w:b/>
          <w:smallCaps/>
        </w:rPr>
        <w:t>PENUTUP</w:t>
      </w:r>
    </w:p>
    <w:p w14:paraId="0E249F2C" w14:textId="77777777" w:rsidR="00670970" w:rsidRDefault="00670970" w:rsidP="00670970">
      <w:pPr>
        <w:tabs>
          <w:tab w:val="left" w:pos="340"/>
        </w:tabs>
        <w:spacing w:line="276" w:lineRule="auto"/>
        <w:ind w:leftChars="0" w:left="0" w:firstLineChars="0" w:firstLine="0"/>
        <w:jc w:val="both"/>
      </w:pPr>
      <w:r>
        <w:rPr>
          <w:bCs/>
          <w:smallCaps/>
        </w:rPr>
        <w:t xml:space="preserve"> </w:t>
      </w:r>
      <w:r>
        <w:rPr>
          <w:bCs/>
          <w:smallCaps/>
        </w:rPr>
        <w:tab/>
      </w:r>
      <w:r>
        <w:rPr>
          <w:bCs/>
          <w:smallCaps/>
        </w:rPr>
        <w:tab/>
      </w:r>
      <w:r w:rsidRPr="00670970">
        <w:t xml:space="preserve">Berdasarkan penelitian diatas peneliti dapat menyimpulkan bahwasannya, implementasi </w:t>
      </w:r>
      <w:r w:rsidRPr="00670970">
        <w:rPr>
          <w:i/>
          <w:iCs/>
        </w:rPr>
        <w:t>ice breaking activities</w:t>
      </w:r>
      <w:r w:rsidRPr="00670970">
        <w:t xml:space="preserve"> atraktif di kelas 4 MI I’antush Sibyan pada mata pel</w:t>
      </w:r>
      <w:r>
        <w:t>a</w:t>
      </w:r>
      <w:r w:rsidRPr="00670970">
        <w:t>ja</w:t>
      </w:r>
      <w:r>
        <w:t>ra</w:t>
      </w:r>
      <w:r w:rsidRPr="00670970">
        <w:t xml:space="preserve">n fikih dilaksanakan melalui tiga tahap yaitu perencanan, pelaksanaan, dan evaluasi. Kegitan </w:t>
      </w:r>
      <w:r w:rsidRPr="00670970">
        <w:rPr>
          <w:i/>
          <w:iCs/>
        </w:rPr>
        <w:t>ice breaking</w:t>
      </w:r>
      <w:r w:rsidRPr="00670970">
        <w:t xml:space="preserve"> dilakukan di awal dan diakhir pembelajaran. Respon peserta didik sangat baik dilihat dari antusias peserta didik dalam mengikuti kegiatan </w:t>
      </w:r>
      <w:r w:rsidRPr="00670970">
        <w:rPr>
          <w:i/>
          <w:iCs/>
        </w:rPr>
        <w:t>ice breaking</w:t>
      </w:r>
      <w:r w:rsidRPr="00670970">
        <w:t xml:space="preserve"> yang diberikan oleh peneliti.</w:t>
      </w:r>
      <w:r w:rsidR="00E51A3F" w:rsidRPr="00670970">
        <w:t xml:space="preserve"> </w:t>
      </w:r>
      <w:r w:rsidRPr="00670970">
        <w:t xml:space="preserve">Dengan adanya </w:t>
      </w:r>
      <w:r w:rsidRPr="00670970">
        <w:rPr>
          <w:i/>
          <w:iCs/>
        </w:rPr>
        <w:t>ice breaking</w:t>
      </w:r>
      <w:r w:rsidRPr="00670970">
        <w:t xml:space="preserve"> peserta didik lebih mudah memahami materi yang sedang dipelajari. Kendala dalam penerapan </w:t>
      </w:r>
      <w:r w:rsidRPr="00670970">
        <w:rPr>
          <w:i/>
          <w:iCs/>
        </w:rPr>
        <w:t>ice breaking</w:t>
      </w:r>
      <w:r w:rsidRPr="00670970">
        <w:t xml:space="preserve"> tersebut yaitu adanya peserta didik yang tidak mau mengikuti dengan alasan lapar, pusing, dan </w:t>
      </w:r>
      <w:r>
        <w:t>lain</w:t>
      </w:r>
      <w:r w:rsidRPr="00670970">
        <w:t xml:space="preserve"> seb</w:t>
      </w:r>
      <w:r>
        <w:t>a</w:t>
      </w:r>
      <w:r w:rsidRPr="00670970">
        <w:t>gainya serta peserta didik yang mudah mer</w:t>
      </w:r>
      <w:r>
        <w:t>a</w:t>
      </w:r>
      <w:r w:rsidRPr="00670970">
        <w:t xml:space="preserve">sa bosan dengan </w:t>
      </w:r>
      <w:r w:rsidRPr="00670970">
        <w:rPr>
          <w:i/>
          <w:iCs/>
        </w:rPr>
        <w:t>ice breaking</w:t>
      </w:r>
      <w:r w:rsidRPr="00670970">
        <w:t xml:space="preserve"> yang di ulang-ulang tanpa adanya kebaruan.</w:t>
      </w:r>
      <w:r>
        <w:t xml:space="preserve"> </w:t>
      </w:r>
    </w:p>
    <w:p w14:paraId="7057EE93" w14:textId="3056FD7D" w:rsidR="00E51A3F" w:rsidRPr="00670970" w:rsidRDefault="00670970" w:rsidP="00D02FC1">
      <w:pPr>
        <w:tabs>
          <w:tab w:val="left" w:pos="340"/>
        </w:tabs>
        <w:spacing w:line="276" w:lineRule="auto"/>
        <w:ind w:leftChars="0" w:left="0" w:firstLineChars="0" w:firstLine="0"/>
        <w:jc w:val="both"/>
        <w:rPr>
          <w:bCs/>
          <w:smallCaps/>
        </w:rPr>
      </w:pPr>
      <w:r>
        <w:tab/>
      </w:r>
      <w:r>
        <w:tab/>
        <w:t>Rekomendasi yang dapat peneliti berikan ad</w:t>
      </w:r>
      <w:r w:rsidR="00D02FC1">
        <w:t>alah</w:t>
      </w:r>
      <w:r>
        <w:t xml:space="preserve"> seb</w:t>
      </w:r>
      <w:r w:rsidR="00D02FC1">
        <w:t>a</w:t>
      </w:r>
      <w:r>
        <w:t>gai pendidik harus sel</w:t>
      </w:r>
      <w:r w:rsidR="00D02FC1">
        <w:t>alu</w:t>
      </w:r>
      <w:r>
        <w:t xml:space="preserve"> meng</w:t>
      </w:r>
      <w:r w:rsidR="00D02FC1">
        <w:t>e</w:t>
      </w:r>
      <w:r>
        <w:t>mbangkan kemampuan dalam m</w:t>
      </w:r>
      <w:r w:rsidR="00D02FC1">
        <w:t>e</w:t>
      </w:r>
      <w:r>
        <w:t xml:space="preserve">milih metode yang tepat untuk peserta didik mereka agar pembelajaran dapat menjadi aktif dan kondusif. Khususnya dalam memilih dan menerapkan kegiatan </w:t>
      </w:r>
      <w:r w:rsidRPr="00D02FC1">
        <w:rPr>
          <w:i/>
          <w:iCs/>
        </w:rPr>
        <w:t>ice breaking</w:t>
      </w:r>
      <w:r>
        <w:t>, pendidik harus menyi</w:t>
      </w:r>
      <w:r w:rsidR="00D02FC1">
        <w:t>a</w:t>
      </w:r>
      <w:r>
        <w:t>pkan dan m</w:t>
      </w:r>
      <w:r w:rsidR="00D02FC1">
        <w:t>e</w:t>
      </w:r>
      <w:r>
        <w:t xml:space="preserve">nguasi banyak </w:t>
      </w:r>
      <w:r w:rsidRPr="00D02FC1">
        <w:rPr>
          <w:i/>
          <w:iCs/>
        </w:rPr>
        <w:t xml:space="preserve">ice breaking </w:t>
      </w:r>
      <w:r>
        <w:t>agar peserta didik tidak bosan dan dapat kembali berkonsentrasi dalam mengikuti pembelajaran.</w:t>
      </w:r>
    </w:p>
    <w:p w14:paraId="284A6C85" w14:textId="221FC928" w:rsidR="006023DC" w:rsidRPr="00D02FC1" w:rsidRDefault="006023DC" w:rsidP="00D02FC1">
      <w:pPr>
        <w:widowControl w:val="0"/>
        <w:pBdr>
          <w:top w:val="nil"/>
          <w:left w:val="nil"/>
          <w:bottom w:val="nil"/>
          <w:right w:val="nil"/>
          <w:between w:val="nil"/>
        </w:pBdr>
        <w:spacing w:line="276" w:lineRule="auto"/>
        <w:ind w:leftChars="0" w:left="0" w:right="125" w:firstLineChars="0" w:firstLine="0"/>
        <w:jc w:val="both"/>
        <w:rPr>
          <w:rFonts w:asciiTheme="minorHAnsi" w:hAnsiTheme="minorHAnsi"/>
        </w:rPr>
      </w:pPr>
    </w:p>
    <w:p w14:paraId="4A31DF97" w14:textId="77777777" w:rsidR="006023DC" w:rsidRDefault="00000000">
      <w:pPr>
        <w:tabs>
          <w:tab w:val="left" w:pos="340"/>
        </w:tabs>
        <w:spacing w:line="276" w:lineRule="auto"/>
        <w:ind w:left="0" w:hanging="2"/>
        <w:rPr>
          <w:color w:val="000000"/>
        </w:rPr>
      </w:pPr>
      <w:r>
        <w:rPr>
          <w:b/>
          <w:smallCaps/>
        </w:rPr>
        <w:t>DAFTAR RUJUKAN</w:t>
      </w:r>
    </w:p>
    <w:p w14:paraId="38C6EDE6" w14:textId="3EBAF69F" w:rsidR="00516DE4" w:rsidRPr="00516DE4" w:rsidRDefault="00D02FC1" w:rsidP="00516DE4">
      <w:pPr>
        <w:widowControl w:val="0"/>
        <w:autoSpaceDE w:val="0"/>
        <w:autoSpaceDN w:val="0"/>
        <w:adjustRightInd w:val="0"/>
        <w:spacing w:after="60" w:line="276" w:lineRule="auto"/>
        <w:ind w:left="862" w:hangingChars="360" w:hanging="864"/>
        <w:jc w:val="both"/>
        <w:rPr>
          <w:noProof/>
        </w:rPr>
      </w:pPr>
      <w:r>
        <w:fldChar w:fldCharType="begin" w:fldLock="1"/>
      </w:r>
      <w:r>
        <w:instrText xml:space="preserve">ADDIN Mendeley Bibliography CSL_BIBLIOGRAPHY </w:instrText>
      </w:r>
      <w:r>
        <w:fldChar w:fldCharType="separate"/>
      </w:r>
      <w:r w:rsidR="00516DE4" w:rsidRPr="00516DE4">
        <w:rPr>
          <w:noProof/>
        </w:rPr>
        <w:t xml:space="preserve">Aisyah, A. (2024). Penerapan Metode Ice Breaking Dalam Meningkatkan Hasil Belajar Siswa Mata Pelajaran Pendidikan Agama Islam. </w:t>
      </w:r>
      <w:r w:rsidR="00516DE4" w:rsidRPr="00516DE4">
        <w:rPr>
          <w:i/>
          <w:iCs/>
          <w:noProof/>
        </w:rPr>
        <w:t>Indonesian Journal of Multidisciplinary on Social and Technology</w:t>
      </w:r>
      <w:r w:rsidR="00516DE4" w:rsidRPr="00516DE4">
        <w:rPr>
          <w:noProof/>
        </w:rPr>
        <w:t xml:space="preserve">, </w:t>
      </w:r>
      <w:r w:rsidR="00516DE4" w:rsidRPr="00516DE4">
        <w:rPr>
          <w:i/>
          <w:iCs/>
          <w:noProof/>
        </w:rPr>
        <w:t>2</w:t>
      </w:r>
      <w:r w:rsidR="00516DE4" w:rsidRPr="00516DE4">
        <w:rPr>
          <w:noProof/>
        </w:rPr>
        <w:t>(2), 22–27. https://doi.org/10.31004/ijmst.v2i2.300</w:t>
      </w:r>
    </w:p>
    <w:p w14:paraId="42A1526B" w14:textId="77777777" w:rsidR="00516DE4" w:rsidRPr="00516DE4" w:rsidRDefault="00516DE4" w:rsidP="00516DE4">
      <w:pPr>
        <w:widowControl w:val="0"/>
        <w:autoSpaceDE w:val="0"/>
        <w:autoSpaceDN w:val="0"/>
        <w:adjustRightInd w:val="0"/>
        <w:spacing w:after="60" w:line="276" w:lineRule="auto"/>
        <w:ind w:left="862" w:hangingChars="360" w:hanging="864"/>
        <w:jc w:val="both"/>
        <w:rPr>
          <w:noProof/>
        </w:rPr>
      </w:pPr>
      <w:r w:rsidRPr="00516DE4">
        <w:rPr>
          <w:noProof/>
        </w:rPr>
        <w:t xml:space="preserve">Amalia, A. (2020). Ice Breaking dalam Pembelajaran Bahasa Arab. </w:t>
      </w:r>
      <w:r w:rsidRPr="00516DE4">
        <w:rPr>
          <w:i/>
          <w:iCs/>
          <w:noProof/>
        </w:rPr>
        <w:t>Shaut Al Arabiyyah</w:t>
      </w:r>
      <w:r w:rsidRPr="00516DE4">
        <w:rPr>
          <w:noProof/>
        </w:rPr>
        <w:t xml:space="preserve">, </w:t>
      </w:r>
      <w:r w:rsidRPr="00516DE4">
        <w:rPr>
          <w:i/>
          <w:iCs/>
          <w:noProof/>
        </w:rPr>
        <w:t>8</w:t>
      </w:r>
      <w:r w:rsidRPr="00516DE4">
        <w:rPr>
          <w:noProof/>
        </w:rPr>
        <w:t>(1), 75–85. https://doi.org/10.24252/saa.v8i1.11551</w:t>
      </w:r>
    </w:p>
    <w:p w14:paraId="41E39FBF" w14:textId="77777777" w:rsidR="00516DE4" w:rsidRPr="00516DE4" w:rsidRDefault="00516DE4" w:rsidP="00516DE4">
      <w:pPr>
        <w:widowControl w:val="0"/>
        <w:autoSpaceDE w:val="0"/>
        <w:autoSpaceDN w:val="0"/>
        <w:adjustRightInd w:val="0"/>
        <w:spacing w:after="60" w:line="276" w:lineRule="auto"/>
        <w:ind w:left="862" w:hangingChars="360" w:hanging="864"/>
        <w:jc w:val="both"/>
        <w:rPr>
          <w:noProof/>
        </w:rPr>
      </w:pPr>
      <w:r w:rsidRPr="00516DE4">
        <w:rPr>
          <w:noProof/>
        </w:rPr>
        <w:t xml:space="preserve">Amma, T., Komariyah, S., &amp; Bahrudin, A. (2024). Perencanaan Pembelajaran Mata Pelajaran PAI Dalam Kajian Teori Belajar Kognitif. </w:t>
      </w:r>
      <w:r w:rsidRPr="00516DE4">
        <w:rPr>
          <w:i/>
          <w:iCs/>
          <w:noProof/>
        </w:rPr>
        <w:t>CENDEKIA : Jurnal Studi Keislaman</w:t>
      </w:r>
      <w:r w:rsidRPr="00516DE4">
        <w:rPr>
          <w:noProof/>
        </w:rPr>
        <w:t xml:space="preserve">, </w:t>
      </w:r>
      <w:r w:rsidRPr="00516DE4">
        <w:rPr>
          <w:i/>
          <w:iCs/>
          <w:noProof/>
        </w:rPr>
        <w:t>10</w:t>
      </w:r>
      <w:r w:rsidRPr="00516DE4">
        <w:rPr>
          <w:noProof/>
        </w:rPr>
        <w:t>(1), 1–18.</w:t>
      </w:r>
    </w:p>
    <w:p w14:paraId="54744A29" w14:textId="77777777" w:rsidR="00516DE4" w:rsidRPr="00516DE4" w:rsidRDefault="00516DE4" w:rsidP="00516DE4">
      <w:pPr>
        <w:widowControl w:val="0"/>
        <w:autoSpaceDE w:val="0"/>
        <w:autoSpaceDN w:val="0"/>
        <w:adjustRightInd w:val="0"/>
        <w:spacing w:after="60" w:line="276" w:lineRule="auto"/>
        <w:ind w:left="862" w:hangingChars="360" w:hanging="864"/>
        <w:jc w:val="both"/>
        <w:rPr>
          <w:noProof/>
        </w:rPr>
      </w:pPr>
      <w:r w:rsidRPr="00516DE4">
        <w:rPr>
          <w:noProof/>
        </w:rPr>
        <w:t xml:space="preserve">Asy’arie, B. F., &amp; Ugroho, N. S. (2024). Desain Pembelajaran Pendidikan Agama Islam (PAI) Melalui Aplikasi Tik-Tok. </w:t>
      </w:r>
      <w:r w:rsidRPr="00516DE4">
        <w:rPr>
          <w:i/>
          <w:iCs/>
          <w:noProof/>
        </w:rPr>
        <w:t>Ar-Rusyd: Jurnal Pendidikan Agama Islam</w:t>
      </w:r>
      <w:r w:rsidRPr="00516DE4">
        <w:rPr>
          <w:noProof/>
        </w:rPr>
        <w:t xml:space="preserve">, </w:t>
      </w:r>
      <w:r w:rsidRPr="00516DE4">
        <w:rPr>
          <w:i/>
          <w:iCs/>
          <w:noProof/>
        </w:rPr>
        <w:t>3</w:t>
      </w:r>
      <w:r w:rsidRPr="00516DE4">
        <w:rPr>
          <w:noProof/>
        </w:rPr>
        <w:t>(1), 46–63. https://doi.org/10.61094/arrusyd.2830-2281.142</w:t>
      </w:r>
    </w:p>
    <w:p w14:paraId="0C4DF6B1" w14:textId="77777777" w:rsidR="00516DE4" w:rsidRPr="00516DE4" w:rsidRDefault="00516DE4" w:rsidP="00516DE4">
      <w:pPr>
        <w:widowControl w:val="0"/>
        <w:autoSpaceDE w:val="0"/>
        <w:autoSpaceDN w:val="0"/>
        <w:adjustRightInd w:val="0"/>
        <w:spacing w:after="60" w:line="276" w:lineRule="auto"/>
        <w:ind w:left="862" w:hangingChars="360" w:hanging="864"/>
        <w:jc w:val="both"/>
        <w:rPr>
          <w:noProof/>
        </w:rPr>
      </w:pPr>
      <w:r w:rsidRPr="00516DE4">
        <w:rPr>
          <w:noProof/>
        </w:rPr>
        <w:t xml:space="preserve">Azhari, M. H. R. A., Sa’diyah, C., &amp; Nasrulloh, E. M. (2020). Penerapan Metode Simulasi Pada Pembelajaran Fikih Bab Munakahat Materi Talak, Khuluk dan Fasakh Pada XI Agama MAN Kota Batu. </w:t>
      </w:r>
      <w:r w:rsidRPr="00516DE4">
        <w:rPr>
          <w:i/>
          <w:iCs/>
          <w:noProof/>
        </w:rPr>
        <w:t>VICRATINA : Jurnal Pendidikan Islam</w:t>
      </w:r>
      <w:r w:rsidRPr="00516DE4">
        <w:rPr>
          <w:noProof/>
        </w:rPr>
        <w:t xml:space="preserve">, </w:t>
      </w:r>
      <w:r w:rsidRPr="00516DE4">
        <w:rPr>
          <w:i/>
          <w:iCs/>
          <w:noProof/>
        </w:rPr>
        <w:t>5</w:t>
      </w:r>
      <w:r w:rsidRPr="00516DE4">
        <w:rPr>
          <w:noProof/>
        </w:rPr>
        <w:t>(8).</w:t>
      </w:r>
    </w:p>
    <w:p w14:paraId="25FD9814" w14:textId="77777777" w:rsidR="00516DE4" w:rsidRPr="00516DE4" w:rsidRDefault="00516DE4" w:rsidP="00516DE4">
      <w:pPr>
        <w:widowControl w:val="0"/>
        <w:autoSpaceDE w:val="0"/>
        <w:autoSpaceDN w:val="0"/>
        <w:adjustRightInd w:val="0"/>
        <w:spacing w:after="60" w:line="276" w:lineRule="auto"/>
        <w:ind w:left="862" w:hangingChars="360" w:hanging="864"/>
        <w:jc w:val="both"/>
        <w:rPr>
          <w:noProof/>
        </w:rPr>
      </w:pPr>
      <w:r w:rsidRPr="00516DE4">
        <w:rPr>
          <w:noProof/>
        </w:rPr>
        <w:t xml:space="preserve">Eka, E. V., Setiyoko, D. T. \, &amp; Toharudin, M. (2023). Analisis Penerapan Ice Breaking Dalam Pembelajaran Kurikulum Merdeka Peserta Didik Di Sekolah Dasar. </w:t>
      </w:r>
      <w:r w:rsidRPr="00516DE4">
        <w:rPr>
          <w:i/>
          <w:iCs/>
          <w:noProof/>
        </w:rPr>
        <w:t>Concept: Journal of Social Humanities and Education</w:t>
      </w:r>
      <w:r w:rsidRPr="00516DE4">
        <w:rPr>
          <w:noProof/>
        </w:rPr>
        <w:t xml:space="preserve">, </w:t>
      </w:r>
      <w:r w:rsidRPr="00516DE4">
        <w:rPr>
          <w:i/>
          <w:iCs/>
          <w:noProof/>
        </w:rPr>
        <w:t>2</w:t>
      </w:r>
      <w:r w:rsidRPr="00516DE4">
        <w:rPr>
          <w:noProof/>
        </w:rPr>
        <w:t>(3), 57–64. https://doi.org/10.55606/concept.v2i3.529</w:t>
      </w:r>
    </w:p>
    <w:p w14:paraId="0CBFFE73" w14:textId="77777777" w:rsidR="00516DE4" w:rsidRPr="00516DE4" w:rsidRDefault="00516DE4" w:rsidP="00516DE4">
      <w:pPr>
        <w:widowControl w:val="0"/>
        <w:autoSpaceDE w:val="0"/>
        <w:autoSpaceDN w:val="0"/>
        <w:adjustRightInd w:val="0"/>
        <w:spacing w:after="60" w:line="276" w:lineRule="auto"/>
        <w:ind w:left="862" w:hangingChars="360" w:hanging="864"/>
        <w:jc w:val="both"/>
        <w:rPr>
          <w:noProof/>
        </w:rPr>
      </w:pPr>
      <w:r w:rsidRPr="00516DE4">
        <w:rPr>
          <w:noProof/>
        </w:rPr>
        <w:t xml:space="preserve">Fadillah, A. A., &amp; Muthi, I. (2024). Penerapan Ice Breaking Terhadap Motivasi Belajar Bahasa Indonesia Siswa Sekolah Dasar. </w:t>
      </w:r>
      <w:r w:rsidRPr="00516DE4">
        <w:rPr>
          <w:i/>
          <w:iCs/>
          <w:noProof/>
        </w:rPr>
        <w:t>Jurnal Ilmiah Multidisiplin</w:t>
      </w:r>
      <w:r w:rsidRPr="00516DE4">
        <w:rPr>
          <w:noProof/>
        </w:rPr>
        <w:t xml:space="preserve">, </w:t>
      </w:r>
      <w:r w:rsidRPr="00516DE4">
        <w:rPr>
          <w:i/>
          <w:iCs/>
          <w:noProof/>
        </w:rPr>
        <w:t>2</w:t>
      </w:r>
      <w:r w:rsidRPr="00516DE4">
        <w:rPr>
          <w:noProof/>
        </w:rPr>
        <w:t xml:space="preserve">(8), 406–414. </w:t>
      </w:r>
      <w:r w:rsidRPr="00516DE4">
        <w:rPr>
          <w:noProof/>
        </w:rPr>
        <w:lastRenderedPageBreak/>
        <w:t>https://ejournal.lumbungpare.org/index.php/jim/index</w:t>
      </w:r>
    </w:p>
    <w:p w14:paraId="3C914AAF" w14:textId="77777777" w:rsidR="00516DE4" w:rsidRPr="00516DE4" w:rsidRDefault="00516DE4" w:rsidP="00516DE4">
      <w:pPr>
        <w:widowControl w:val="0"/>
        <w:autoSpaceDE w:val="0"/>
        <w:autoSpaceDN w:val="0"/>
        <w:adjustRightInd w:val="0"/>
        <w:spacing w:after="60" w:line="276" w:lineRule="auto"/>
        <w:ind w:left="862" w:hangingChars="360" w:hanging="864"/>
        <w:jc w:val="both"/>
        <w:rPr>
          <w:noProof/>
        </w:rPr>
      </w:pPr>
      <w:r w:rsidRPr="00516DE4">
        <w:rPr>
          <w:noProof/>
        </w:rPr>
        <w:t xml:space="preserve">Fajarini, N., Amumpuni, H., Parida,  ur A., &amp; Sajdah, M. (2024). Pengaruh Penggunaan TikTok sebagai Media Pembelajaran Pendidikan Agama Islam Pada Era 4.0. </w:t>
      </w:r>
      <w:r w:rsidRPr="00516DE4">
        <w:rPr>
          <w:i/>
          <w:iCs/>
          <w:noProof/>
        </w:rPr>
        <w:t>Jurnal Bintang Pendidikan Indonesia</w:t>
      </w:r>
      <w:r w:rsidRPr="00516DE4">
        <w:rPr>
          <w:noProof/>
        </w:rPr>
        <w:t xml:space="preserve">, </w:t>
      </w:r>
      <w:r w:rsidRPr="00516DE4">
        <w:rPr>
          <w:i/>
          <w:iCs/>
          <w:noProof/>
        </w:rPr>
        <w:t>2</w:t>
      </w:r>
      <w:r w:rsidRPr="00516DE4">
        <w:rPr>
          <w:noProof/>
        </w:rPr>
        <w:t>(2), 163–172. https://doi.org/10.55606/jubpi.v2i2.2959</w:t>
      </w:r>
    </w:p>
    <w:p w14:paraId="2CEAEB4D" w14:textId="77777777" w:rsidR="00516DE4" w:rsidRPr="00516DE4" w:rsidRDefault="00516DE4" w:rsidP="00516DE4">
      <w:pPr>
        <w:widowControl w:val="0"/>
        <w:autoSpaceDE w:val="0"/>
        <w:autoSpaceDN w:val="0"/>
        <w:adjustRightInd w:val="0"/>
        <w:spacing w:after="60" w:line="276" w:lineRule="auto"/>
        <w:ind w:left="862" w:hangingChars="360" w:hanging="864"/>
        <w:jc w:val="both"/>
        <w:rPr>
          <w:noProof/>
        </w:rPr>
      </w:pPr>
      <w:r w:rsidRPr="00516DE4">
        <w:rPr>
          <w:noProof/>
        </w:rPr>
        <w:t xml:space="preserve">Fitriana, A. N., Aisah, M. N., Rianto, E. I., &amp; Widakdo, R. (2024). Optimalisasi Pengelolaan Kelas Dalam Meningkatkan Motivasi Dan Kedisiplinan Siswa. </w:t>
      </w:r>
      <w:r w:rsidRPr="00516DE4">
        <w:rPr>
          <w:i/>
          <w:iCs/>
          <w:noProof/>
        </w:rPr>
        <w:t>JURNAL MADINASIKA Manajemen Pendidikan Dan Keguruan</w:t>
      </w:r>
      <w:r w:rsidRPr="00516DE4">
        <w:rPr>
          <w:noProof/>
        </w:rPr>
        <w:t xml:space="preserve">, </w:t>
      </w:r>
      <w:r w:rsidRPr="00516DE4">
        <w:rPr>
          <w:i/>
          <w:iCs/>
          <w:noProof/>
        </w:rPr>
        <w:t>5</w:t>
      </w:r>
      <w:r w:rsidRPr="00516DE4">
        <w:rPr>
          <w:noProof/>
        </w:rPr>
        <w:t>(2), 97–105. https://doi.org/10.31949/madinasika.v5i2.8267</w:t>
      </w:r>
    </w:p>
    <w:p w14:paraId="4B51A6A3" w14:textId="77777777" w:rsidR="00516DE4" w:rsidRPr="00516DE4" w:rsidRDefault="00516DE4" w:rsidP="00516DE4">
      <w:pPr>
        <w:widowControl w:val="0"/>
        <w:autoSpaceDE w:val="0"/>
        <w:autoSpaceDN w:val="0"/>
        <w:adjustRightInd w:val="0"/>
        <w:spacing w:after="60" w:line="276" w:lineRule="auto"/>
        <w:ind w:left="862" w:hangingChars="360" w:hanging="864"/>
        <w:jc w:val="both"/>
        <w:rPr>
          <w:noProof/>
        </w:rPr>
      </w:pPr>
      <w:r w:rsidRPr="00516DE4">
        <w:rPr>
          <w:noProof/>
        </w:rPr>
        <w:t xml:space="preserve">Haryati, F. D., &amp; Puspitaningrum, D. (2023). Implementasi ice breaking sebagai pematik motivasi belajar siswa dalam pembelajaran PAI. </w:t>
      </w:r>
      <w:r w:rsidRPr="00516DE4">
        <w:rPr>
          <w:i/>
          <w:iCs/>
          <w:noProof/>
        </w:rPr>
        <w:t>Jurnal Al-Ilmi: Jurnal Riset Pendidikan Islam</w:t>
      </w:r>
      <w:r w:rsidRPr="00516DE4">
        <w:rPr>
          <w:noProof/>
        </w:rPr>
        <w:t xml:space="preserve">, </w:t>
      </w:r>
      <w:r w:rsidRPr="00516DE4">
        <w:rPr>
          <w:i/>
          <w:iCs/>
          <w:noProof/>
        </w:rPr>
        <w:t>4</w:t>
      </w:r>
      <w:r w:rsidRPr="00516DE4">
        <w:rPr>
          <w:noProof/>
        </w:rPr>
        <w:t>(1), 99–106. https://doi.org/10.47435/al-ilmi.v4i1.2133</w:t>
      </w:r>
    </w:p>
    <w:p w14:paraId="1672A7DD" w14:textId="77777777" w:rsidR="00516DE4" w:rsidRPr="00516DE4" w:rsidRDefault="00516DE4" w:rsidP="00516DE4">
      <w:pPr>
        <w:widowControl w:val="0"/>
        <w:autoSpaceDE w:val="0"/>
        <w:autoSpaceDN w:val="0"/>
        <w:adjustRightInd w:val="0"/>
        <w:spacing w:after="60" w:line="276" w:lineRule="auto"/>
        <w:ind w:left="862" w:hangingChars="360" w:hanging="864"/>
        <w:jc w:val="both"/>
        <w:rPr>
          <w:noProof/>
        </w:rPr>
      </w:pPr>
      <w:r w:rsidRPr="00516DE4">
        <w:rPr>
          <w:noProof/>
        </w:rPr>
        <w:t xml:space="preserve">Husnah, D. H., Anggeraini, D., &amp; Nisa, K. (2024). Efektivitas Penerapan Ice Breaking terhadap Motivasi Belajar Siswa Kelas VI MIN 9 Langkat. </w:t>
      </w:r>
      <w:r w:rsidRPr="00516DE4">
        <w:rPr>
          <w:i/>
          <w:iCs/>
          <w:noProof/>
        </w:rPr>
        <w:t>SEWAGATI : Jurnal Pengabdian Masyarakat Indonesia</w:t>
      </w:r>
      <w:r w:rsidRPr="00516DE4">
        <w:rPr>
          <w:noProof/>
        </w:rPr>
        <w:t xml:space="preserve">, </w:t>
      </w:r>
      <w:r w:rsidRPr="00516DE4">
        <w:rPr>
          <w:i/>
          <w:iCs/>
          <w:noProof/>
        </w:rPr>
        <w:t>3</w:t>
      </w:r>
      <w:r w:rsidRPr="00516DE4">
        <w:rPr>
          <w:noProof/>
        </w:rPr>
        <w:t>(2), 121–128.</w:t>
      </w:r>
    </w:p>
    <w:p w14:paraId="479E8B4C" w14:textId="77777777" w:rsidR="00516DE4" w:rsidRPr="00516DE4" w:rsidRDefault="00516DE4" w:rsidP="00516DE4">
      <w:pPr>
        <w:widowControl w:val="0"/>
        <w:autoSpaceDE w:val="0"/>
        <w:autoSpaceDN w:val="0"/>
        <w:adjustRightInd w:val="0"/>
        <w:spacing w:after="60" w:line="276" w:lineRule="auto"/>
        <w:ind w:left="862" w:hangingChars="360" w:hanging="864"/>
        <w:jc w:val="both"/>
        <w:rPr>
          <w:noProof/>
        </w:rPr>
      </w:pPr>
      <w:r w:rsidRPr="00516DE4">
        <w:rPr>
          <w:noProof/>
        </w:rPr>
        <w:t xml:space="preserve">Iffah, I., Supriadi, U., &amp; Fakhruddin, A. (2024). Konten TikTok Sebagai Media Pembelajaran Pendidikan Agama Islam Di SMP. </w:t>
      </w:r>
      <w:r w:rsidRPr="00516DE4">
        <w:rPr>
          <w:i/>
          <w:iCs/>
          <w:noProof/>
        </w:rPr>
        <w:t>Jurnal Riset Dan Inovasi Pembelajaran</w:t>
      </w:r>
      <w:r w:rsidRPr="00516DE4">
        <w:rPr>
          <w:noProof/>
        </w:rPr>
        <w:t xml:space="preserve">, </w:t>
      </w:r>
      <w:r w:rsidRPr="00516DE4">
        <w:rPr>
          <w:i/>
          <w:iCs/>
          <w:noProof/>
        </w:rPr>
        <w:t>4</w:t>
      </w:r>
      <w:r w:rsidRPr="00516DE4">
        <w:rPr>
          <w:noProof/>
        </w:rPr>
        <w:t>(1), 644–654. https://doi.org/10.51574/jrip.v4i1.1333</w:t>
      </w:r>
    </w:p>
    <w:p w14:paraId="2852BD6D" w14:textId="77777777" w:rsidR="00516DE4" w:rsidRPr="00516DE4" w:rsidRDefault="00516DE4" w:rsidP="00516DE4">
      <w:pPr>
        <w:widowControl w:val="0"/>
        <w:autoSpaceDE w:val="0"/>
        <w:autoSpaceDN w:val="0"/>
        <w:adjustRightInd w:val="0"/>
        <w:spacing w:after="60" w:line="276" w:lineRule="auto"/>
        <w:ind w:left="862" w:hangingChars="360" w:hanging="864"/>
        <w:jc w:val="both"/>
        <w:rPr>
          <w:noProof/>
        </w:rPr>
      </w:pPr>
      <w:r w:rsidRPr="00516DE4">
        <w:rPr>
          <w:noProof/>
        </w:rPr>
        <w:t xml:space="preserve">Khoerunnisa, A. S., Suharna, A., Sholehah, A. F., Nuraeni, A., &amp; Tarsono. (2024). Pendidikan Bermakna : Solusi Kejenuhan dalam Kegiatan Pembelajaran. </w:t>
      </w:r>
      <w:r w:rsidRPr="00516DE4">
        <w:rPr>
          <w:i/>
          <w:iCs/>
          <w:noProof/>
        </w:rPr>
        <w:t>INNOVATIVE: Journal Of Social Science Research Volume</w:t>
      </w:r>
      <w:r w:rsidRPr="00516DE4">
        <w:rPr>
          <w:noProof/>
        </w:rPr>
        <w:t xml:space="preserve">, </w:t>
      </w:r>
      <w:r w:rsidRPr="00516DE4">
        <w:rPr>
          <w:i/>
          <w:iCs/>
          <w:noProof/>
        </w:rPr>
        <w:t>4</w:t>
      </w:r>
      <w:r w:rsidRPr="00516DE4">
        <w:rPr>
          <w:noProof/>
        </w:rPr>
        <w:t>(5), 4448–4461.</w:t>
      </w:r>
    </w:p>
    <w:p w14:paraId="0939B7C6" w14:textId="77777777" w:rsidR="00516DE4" w:rsidRPr="00516DE4" w:rsidRDefault="00516DE4" w:rsidP="00516DE4">
      <w:pPr>
        <w:widowControl w:val="0"/>
        <w:autoSpaceDE w:val="0"/>
        <w:autoSpaceDN w:val="0"/>
        <w:adjustRightInd w:val="0"/>
        <w:spacing w:after="60" w:line="276" w:lineRule="auto"/>
        <w:ind w:left="862" w:hangingChars="360" w:hanging="864"/>
        <w:jc w:val="both"/>
        <w:rPr>
          <w:noProof/>
        </w:rPr>
      </w:pPr>
      <w:r w:rsidRPr="00516DE4">
        <w:rPr>
          <w:noProof/>
        </w:rPr>
        <w:t xml:space="preserve">Lubis, A. H. (2024). Perencanaan Pembelajaran Ips Meningkatkan Mutu Pendidikan. </w:t>
      </w:r>
      <w:r w:rsidRPr="00516DE4">
        <w:rPr>
          <w:i/>
          <w:iCs/>
          <w:noProof/>
        </w:rPr>
        <w:t>PENDIS (Jurnal Pendidikan Ilmu Sosial)</w:t>
      </w:r>
      <w:r w:rsidRPr="00516DE4">
        <w:rPr>
          <w:noProof/>
        </w:rPr>
        <w:t xml:space="preserve">, </w:t>
      </w:r>
      <w:r w:rsidRPr="00516DE4">
        <w:rPr>
          <w:i/>
          <w:iCs/>
          <w:noProof/>
        </w:rPr>
        <w:t>3</w:t>
      </w:r>
      <w:r w:rsidRPr="00516DE4">
        <w:rPr>
          <w:noProof/>
        </w:rPr>
        <w:t>(2). https://doi.org/10.61721/pendis.v3i2.389</w:t>
      </w:r>
    </w:p>
    <w:p w14:paraId="064BCAC0" w14:textId="77777777" w:rsidR="00516DE4" w:rsidRPr="00516DE4" w:rsidRDefault="00516DE4" w:rsidP="00516DE4">
      <w:pPr>
        <w:widowControl w:val="0"/>
        <w:autoSpaceDE w:val="0"/>
        <w:autoSpaceDN w:val="0"/>
        <w:adjustRightInd w:val="0"/>
        <w:spacing w:after="60" w:line="276" w:lineRule="auto"/>
        <w:ind w:left="862" w:hangingChars="360" w:hanging="864"/>
        <w:jc w:val="both"/>
        <w:rPr>
          <w:noProof/>
        </w:rPr>
      </w:pPr>
      <w:r w:rsidRPr="00516DE4">
        <w:rPr>
          <w:noProof/>
        </w:rPr>
        <w:t xml:space="preserve">Marzatifa, L., Innayatillah, &amp; Agustina, M. (2021). Ice Breaking: Implementasi, Manfaat dan Kendalanya untuk Meningkatkan Konsentrasi Belajar Siswa. </w:t>
      </w:r>
      <w:r w:rsidRPr="00516DE4">
        <w:rPr>
          <w:i/>
          <w:iCs/>
          <w:noProof/>
        </w:rPr>
        <w:t>Al - Azkiya : Jurnal Ilmiah Pendidikan MI/SD</w:t>
      </w:r>
      <w:r w:rsidRPr="00516DE4">
        <w:rPr>
          <w:noProof/>
        </w:rPr>
        <w:t xml:space="preserve">, </w:t>
      </w:r>
      <w:r w:rsidRPr="00516DE4">
        <w:rPr>
          <w:i/>
          <w:iCs/>
          <w:noProof/>
        </w:rPr>
        <w:t>6</w:t>
      </w:r>
      <w:r w:rsidRPr="00516DE4">
        <w:rPr>
          <w:noProof/>
        </w:rPr>
        <w:t>(2), 162–171. https://doi.org/10.32505/3013</w:t>
      </w:r>
    </w:p>
    <w:p w14:paraId="24ADD47C" w14:textId="77777777" w:rsidR="00516DE4" w:rsidRPr="00516DE4" w:rsidRDefault="00516DE4" w:rsidP="00516DE4">
      <w:pPr>
        <w:widowControl w:val="0"/>
        <w:autoSpaceDE w:val="0"/>
        <w:autoSpaceDN w:val="0"/>
        <w:adjustRightInd w:val="0"/>
        <w:spacing w:after="60" w:line="276" w:lineRule="auto"/>
        <w:ind w:left="862" w:hangingChars="360" w:hanging="864"/>
        <w:jc w:val="both"/>
        <w:rPr>
          <w:noProof/>
        </w:rPr>
      </w:pPr>
      <w:r w:rsidRPr="00516DE4">
        <w:rPr>
          <w:noProof/>
        </w:rPr>
        <w:t xml:space="preserve">Marzuki, I. (2024). Implementasi Prinsip-Prinsip Evaluasi Pembelajaran Pada Mata Pelajaran Pendidikan Agama Islam. </w:t>
      </w:r>
      <w:r w:rsidRPr="00516DE4">
        <w:rPr>
          <w:i/>
          <w:iCs/>
          <w:noProof/>
        </w:rPr>
        <w:t>Tadarus Tarbawy</w:t>
      </w:r>
      <w:r w:rsidRPr="00516DE4">
        <w:rPr>
          <w:noProof/>
        </w:rPr>
        <w:t xml:space="preserve">, </w:t>
      </w:r>
      <w:r w:rsidRPr="00516DE4">
        <w:rPr>
          <w:i/>
          <w:iCs/>
          <w:noProof/>
        </w:rPr>
        <w:t>6</w:t>
      </w:r>
      <w:r w:rsidRPr="00516DE4">
        <w:rPr>
          <w:noProof/>
        </w:rPr>
        <w:t>(1), 91–97.</w:t>
      </w:r>
    </w:p>
    <w:p w14:paraId="3BBD5D62" w14:textId="77777777" w:rsidR="00516DE4" w:rsidRPr="00516DE4" w:rsidRDefault="00516DE4" w:rsidP="00516DE4">
      <w:pPr>
        <w:widowControl w:val="0"/>
        <w:autoSpaceDE w:val="0"/>
        <w:autoSpaceDN w:val="0"/>
        <w:adjustRightInd w:val="0"/>
        <w:spacing w:after="60" w:line="276" w:lineRule="auto"/>
        <w:ind w:left="862" w:hangingChars="360" w:hanging="864"/>
        <w:jc w:val="both"/>
        <w:rPr>
          <w:noProof/>
        </w:rPr>
      </w:pPr>
      <w:r w:rsidRPr="00516DE4">
        <w:rPr>
          <w:noProof/>
        </w:rPr>
        <w:t xml:space="preserve">Nazhifah, S., Budianto, &amp; Fathulloh. (2024). Implementasi Ice Breaking Terhadap Penguatan Konsentrasi Peserta Didik Pada Pembelajaran Tematik. </w:t>
      </w:r>
      <w:r w:rsidRPr="00516DE4">
        <w:rPr>
          <w:i/>
          <w:iCs/>
          <w:noProof/>
        </w:rPr>
        <w:t>Jurnal Ilmiah PGMI STAI Al-Amin Gersik</w:t>
      </w:r>
      <w:r w:rsidRPr="00516DE4">
        <w:rPr>
          <w:noProof/>
        </w:rPr>
        <w:t xml:space="preserve">, </w:t>
      </w:r>
      <w:r w:rsidRPr="00516DE4">
        <w:rPr>
          <w:i/>
          <w:iCs/>
          <w:noProof/>
        </w:rPr>
        <w:t>3</w:t>
      </w:r>
      <w:r w:rsidRPr="00516DE4">
        <w:rPr>
          <w:noProof/>
        </w:rPr>
        <w:t>(1), 101–107.</w:t>
      </w:r>
    </w:p>
    <w:p w14:paraId="6AB44540" w14:textId="77777777" w:rsidR="00516DE4" w:rsidRPr="00516DE4" w:rsidRDefault="00516DE4" w:rsidP="00516DE4">
      <w:pPr>
        <w:widowControl w:val="0"/>
        <w:autoSpaceDE w:val="0"/>
        <w:autoSpaceDN w:val="0"/>
        <w:adjustRightInd w:val="0"/>
        <w:spacing w:after="60" w:line="276" w:lineRule="auto"/>
        <w:ind w:left="862" w:hangingChars="360" w:hanging="864"/>
        <w:jc w:val="both"/>
        <w:rPr>
          <w:noProof/>
        </w:rPr>
      </w:pPr>
      <w:r w:rsidRPr="00516DE4">
        <w:rPr>
          <w:noProof/>
        </w:rPr>
        <w:t xml:space="preserve">Naziha, S., &amp; Laily Fitriani. (2023). Joyful Learning Berbasis Ice Breaking Dalam Pembelajaran Mufradat di MTs Singosari. </w:t>
      </w:r>
      <w:r w:rsidRPr="00516DE4">
        <w:rPr>
          <w:i/>
          <w:iCs/>
          <w:noProof/>
        </w:rPr>
        <w:t>Al-Ittijah : Jurnal Keilmuan Dan Kependidikan Bahasa Arab</w:t>
      </w:r>
      <w:r w:rsidRPr="00516DE4">
        <w:rPr>
          <w:noProof/>
        </w:rPr>
        <w:t xml:space="preserve">, </w:t>
      </w:r>
      <w:r w:rsidRPr="00516DE4">
        <w:rPr>
          <w:i/>
          <w:iCs/>
          <w:noProof/>
        </w:rPr>
        <w:t>15</w:t>
      </w:r>
      <w:r w:rsidRPr="00516DE4">
        <w:rPr>
          <w:noProof/>
        </w:rPr>
        <w:t>(1), 18–31. https://doi.org/10.32678/alittijah.v15i1.8618</w:t>
      </w:r>
    </w:p>
    <w:p w14:paraId="20D1A17C" w14:textId="77777777" w:rsidR="00516DE4" w:rsidRPr="00516DE4" w:rsidRDefault="00516DE4" w:rsidP="00516DE4">
      <w:pPr>
        <w:widowControl w:val="0"/>
        <w:autoSpaceDE w:val="0"/>
        <w:autoSpaceDN w:val="0"/>
        <w:adjustRightInd w:val="0"/>
        <w:spacing w:after="60" w:line="276" w:lineRule="auto"/>
        <w:ind w:left="862" w:hangingChars="360" w:hanging="864"/>
        <w:jc w:val="both"/>
        <w:rPr>
          <w:noProof/>
        </w:rPr>
      </w:pPr>
      <w:r w:rsidRPr="00516DE4">
        <w:rPr>
          <w:noProof/>
        </w:rPr>
        <w:t xml:space="preserve">Nurfajria, Nurmaida, &amp; Badaruddin, S. (2024). Cara Menangani Siswa SD / MI Yang Memiliki Kemampuan Pengetahuan Yang Bervariasi. </w:t>
      </w:r>
      <w:r w:rsidRPr="00516DE4">
        <w:rPr>
          <w:i/>
          <w:iCs/>
          <w:noProof/>
        </w:rPr>
        <w:t>Passikola</w:t>
      </w:r>
      <w:r w:rsidRPr="00516DE4">
        <w:rPr>
          <w:noProof/>
        </w:rPr>
        <w:t xml:space="preserve">, </w:t>
      </w:r>
      <w:r w:rsidRPr="00516DE4">
        <w:rPr>
          <w:i/>
          <w:iCs/>
          <w:noProof/>
        </w:rPr>
        <w:t>1</w:t>
      </w:r>
      <w:r w:rsidRPr="00516DE4">
        <w:rPr>
          <w:noProof/>
        </w:rPr>
        <w:t>(1), 1–15.</w:t>
      </w:r>
    </w:p>
    <w:p w14:paraId="252CE7D7" w14:textId="77777777" w:rsidR="00516DE4" w:rsidRPr="00516DE4" w:rsidRDefault="00516DE4" w:rsidP="00516DE4">
      <w:pPr>
        <w:widowControl w:val="0"/>
        <w:autoSpaceDE w:val="0"/>
        <w:autoSpaceDN w:val="0"/>
        <w:adjustRightInd w:val="0"/>
        <w:spacing w:after="60" w:line="276" w:lineRule="auto"/>
        <w:ind w:left="862" w:hangingChars="360" w:hanging="864"/>
        <w:jc w:val="both"/>
        <w:rPr>
          <w:noProof/>
        </w:rPr>
      </w:pPr>
      <w:r w:rsidRPr="00516DE4">
        <w:rPr>
          <w:noProof/>
        </w:rPr>
        <w:t xml:space="preserve">Puspitasari, F., &amp; Marzuki, I. (2023). Implementasi Penerapan Ice Breaking Untuk Meningkatkan Konsentrasi Belajar Siswa Kelas Iii Upt Sdn 52 Gresik. </w:t>
      </w:r>
      <w:r w:rsidRPr="00516DE4">
        <w:rPr>
          <w:i/>
          <w:iCs/>
          <w:noProof/>
        </w:rPr>
        <w:t>Community Development Journal : Jurnal Pengabdian Masyarakat</w:t>
      </w:r>
      <w:r w:rsidRPr="00516DE4">
        <w:rPr>
          <w:noProof/>
        </w:rPr>
        <w:t xml:space="preserve">, </w:t>
      </w:r>
      <w:r w:rsidRPr="00516DE4">
        <w:rPr>
          <w:i/>
          <w:iCs/>
          <w:noProof/>
        </w:rPr>
        <w:t>4</w:t>
      </w:r>
      <w:r w:rsidRPr="00516DE4">
        <w:rPr>
          <w:noProof/>
        </w:rPr>
        <w:t>(2), 5405–5411. https://doi.org/10.31004/cdj.v4i2.16869</w:t>
      </w:r>
    </w:p>
    <w:p w14:paraId="46C6FC1F" w14:textId="77777777" w:rsidR="00516DE4" w:rsidRPr="00516DE4" w:rsidRDefault="00516DE4" w:rsidP="00516DE4">
      <w:pPr>
        <w:widowControl w:val="0"/>
        <w:autoSpaceDE w:val="0"/>
        <w:autoSpaceDN w:val="0"/>
        <w:adjustRightInd w:val="0"/>
        <w:spacing w:after="60" w:line="276" w:lineRule="auto"/>
        <w:ind w:left="862" w:hangingChars="360" w:hanging="864"/>
        <w:jc w:val="both"/>
        <w:rPr>
          <w:noProof/>
        </w:rPr>
      </w:pPr>
      <w:r w:rsidRPr="00516DE4">
        <w:rPr>
          <w:noProof/>
        </w:rPr>
        <w:lastRenderedPageBreak/>
        <w:t xml:space="preserve">Rahmawita, Junaidi, Anas, A., &amp; M, I. (2024). Penerapan Ice Breaking dalam Pembelajaran Pendidikan Agama Islam di SMP Negeri 1 Panti Kabupaten Pasaman. </w:t>
      </w:r>
      <w:r w:rsidRPr="00516DE4">
        <w:rPr>
          <w:i/>
          <w:iCs/>
          <w:noProof/>
        </w:rPr>
        <w:t>Jurnal Budi Pekerti Agama Islam</w:t>
      </w:r>
      <w:r w:rsidRPr="00516DE4">
        <w:rPr>
          <w:noProof/>
        </w:rPr>
        <w:t xml:space="preserve">, </w:t>
      </w:r>
      <w:r w:rsidRPr="00516DE4">
        <w:rPr>
          <w:i/>
          <w:iCs/>
          <w:noProof/>
        </w:rPr>
        <w:t>2</w:t>
      </w:r>
      <w:r w:rsidRPr="00516DE4">
        <w:rPr>
          <w:noProof/>
        </w:rPr>
        <w:t>(4), 162–177. https://doi.org/10.61132/jbpai.v2i4.451</w:t>
      </w:r>
    </w:p>
    <w:p w14:paraId="5AC30302" w14:textId="77777777" w:rsidR="00516DE4" w:rsidRPr="00516DE4" w:rsidRDefault="00516DE4" w:rsidP="00516DE4">
      <w:pPr>
        <w:widowControl w:val="0"/>
        <w:autoSpaceDE w:val="0"/>
        <w:autoSpaceDN w:val="0"/>
        <w:adjustRightInd w:val="0"/>
        <w:spacing w:after="60" w:line="276" w:lineRule="auto"/>
        <w:ind w:left="862" w:hangingChars="360" w:hanging="864"/>
        <w:jc w:val="both"/>
        <w:rPr>
          <w:noProof/>
        </w:rPr>
      </w:pPr>
      <w:r w:rsidRPr="00516DE4">
        <w:rPr>
          <w:noProof/>
        </w:rPr>
        <w:t xml:space="preserve">Ramandani, N. N., Wahyuningsih, S., &amp; Inayati, N. L. (2024). Strategi Evaluasi Pembelajaran Pendidikan Agama Islam di SMK Batik 2 Surakarta. </w:t>
      </w:r>
      <w:r w:rsidRPr="00516DE4">
        <w:rPr>
          <w:i/>
          <w:iCs/>
          <w:noProof/>
        </w:rPr>
        <w:t>Edification Journal Pendidikan Agama Islam Vol.</w:t>
      </w:r>
      <w:r w:rsidRPr="00516DE4">
        <w:rPr>
          <w:noProof/>
        </w:rPr>
        <w:t xml:space="preserve">, </w:t>
      </w:r>
      <w:r w:rsidRPr="00516DE4">
        <w:rPr>
          <w:i/>
          <w:iCs/>
          <w:noProof/>
        </w:rPr>
        <w:t>6</w:t>
      </w:r>
      <w:r w:rsidRPr="00516DE4">
        <w:rPr>
          <w:noProof/>
        </w:rPr>
        <w:t>(2), 129–138. https://doi.org/10.37092/ej.v6i2.692</w:t>
      </w:r>
    </w:p>
    <w:p w14:paraId="06574417" w14:textId="77777777" w:rsidR="00516DE4" w:rsidRPr="00516DE4" w:rsidRDefault="00516DE4" w:rsidP="00516DE4">
      <w:pPr>
        <w:widowControl w:val="0"/>
        <w:autoSpaceDE w:val="0"/>
        <w:autoSpaceDN w:val="0"/>
        <w:adjustRightInd w:val="0"/>
        <w:spacing w:after="60" w:line="276" w:lineRule="auto"/>
        <w:ind w:left="862" w:hangingChars="360" w:hanging="864"/>
        <w:jc w:val="both"/>
        <w:rPr>
          <w:noProof/>
        </w:rPr>
      </w:pPr>
      <w:r w:rsidRPr="00516DE4">
        <w:rPr>
          <w:noProof/>
        </w:rPr>
        <w:t xml:space="preserve">Ritonga, M., Sartika, R., &amp; Wijaya, A. (2024). Pembelajaran Berdiferensiasi: Menjawab Kebutuhan Pendidikan Personal di Era Society 5.0. </w:t>
      </w:r>
      <w:r w:rsidRPr="00516DE4">
        <w:rPr>
          <w:i/>
          <w:iCs/>
          <w:noProof/>
        </w:rPr>
        <w:t>Pedagogik Jurnal Pendidikan</w:t>
      </w:r>
      <w:r w:rsidRPr="00516DE4">
        <w:rPr>
          <w:noProof/>
        </w:rPr>
        <w:t xml:space="preserve">, </w:t>
      </w:r>
      <w:r w:rsidRPr="00516DE4">
        <w:rPr>
          <w:i/>
          <w:iCs/>
          <w:noProof/>
        </w:rPr>
        <w:t>19</w:t>
      </w:r>
      <w:r w:rsidRPr="00516DE4">
        <w:rPr>
          <w:noProof/>
        </w:rPr>
        <w:t>(2), 1–23.</w:t>
      </w:r>
    </w:p>
    <w:p w14:paraId="5CDBCA18" w14:textId="77777777" w:rsidR="00516DE4" w:rsidRPr="00516DE4" w:rsidRDefault="00516DE4" w:rsidP="00516DE4">
      <w:pPr>
        <w:widowControl w:val="0"/>
        <w:autoSpaceDE w:val="0"/>
        <w:autoSpaceDN w:val="0"/>
        <w:adjustRightInd w:val="0"/>
        <w:spacing w:after="60" w:line="276" w:lineRule="auto"/>
        <w:ind w:left="862" w:hangingChars="360" w:hanging="864"/>
        <w:jc w:val="both"/>
        <w:rPr>
          <w:noProof/>
        </w:rPr>
      </w:pPr>
      <w:r w:rsidRPr="00516DE4">
        <w:rPr>
          <w:noProof/>
        </w:rPr>
        <w:t xml:space="preserve">Rois, F., &amp; Munawaroh, H. (2024). Pengembangan Ice Breaking Untuk Hafalan Mufrodat Di Madrasah Diniyah. </w:t>
      </w:r>
      <w:r w:rsidRPr="00516DE4">
        <w:rPr>
          <w:i/>
          <w:iCs/>
          <w:noProof/>
        </w:rPr>
        <w:t>Albariq: Jurnal Pendidikan Bahasa Arab</w:t>
      </w:r>
      <w:r w:rsidRPr="00516DE4">
        <w:rPr>
          <w:noProof/>
        </w:rPr>
        <w:t xml:space="preserve">, </w:t>
      </w:r>
      <w:r w:rsidRPr="00516DE4">
        <w:rPr>
          <w:i/>
          <w:iCs/>
          <w:noProof/>
        </w:rPr>
        <w:t>4</w:t>
      </w:r>
      <w:r w:rsidRPr="00516DE4">
        <w:rPr>
          <w:noProof/>
        </w:rPr>
        <w:t>(2), 14–27. https://doi.org/10.24239/albariq.v4i2.55</w:t>
      </w:r>
    </w:p>
    <w:p w14:paraId="76E4ED35" w14:textId="77777777" w:rsidR="00516DE4" w:rsidRPr="00516DE4" w:rsidRDefault="00516DE4" w:rsidP="00516DE4">
      <w:pPr>
        <w:widowControl w:val="0"/>
        <w:autoSpaceDE w:val="0"/>
        <w:autoSpaceDN w:val="0"/>
        <w:adjustRightInd w:val="0"/>
        <w:spacing w:after="60" w:line="276" w:lineRule="auto"/>
        <w:ind w:left="862" w:hangingChars="360" w:hanging="864"/>
        <w:jc w:val="both"/>
        <w:rPr>
          <w:noProof/>
        </w:rPr>
      </w:pPr>
      <w:r w:rsidRPr="00516DE4">
        <w:rPr>
          <w:noProof/>
        </w:rPr>
        <w:t xml:space="preserve">Rusdi, M., Tamrin, M. I., &amp; Yulia, R. (2023). Faktor Penyebab Kurangnya Konsentrasi Belajar Siswa di Tengah Pembelajaran pada Mata Pelajaran Fikih di MTsS Madinatul Munawwarah Bukittinggi. </w:t>
      </w:r>
      <w:r w:rsidRPr="00516DE4">
        <w:rPr>
          <w:i/>
          <w:iCs/>
          <w:noProof/>
        </w:rPr>
        <w:t>Journal of Global and Multidisciplinary</w:t>
      </w:r>
      <w:r w:rsidRPr="00516DE4">
        <w:rPr>
          <w:noProof/>
        </w:rPr>
        <w:t xml:space="preserve">, </w:t>
      </w:r>
      <w:r w:rsidRPr="00516DE4">
        <w:rPr>
          <w:i/>
          <w:iCs/>
          <w:noProof/>
        </w:rPr>
        <w:t>1</w:t>
      </w:r>
      <w:r w:rsidRPr="00516DE4">
        <w:rPr>
          <w:noProof/>
        </w:rPr>
        <w:t>(6), 634–639.</w:t>
      </w:r>
    </w:p>
    <w:p w14:paraId="476CF913" w14:textId="77777777" w:rsidR="00516DE4" w:rsidRPr="00516DE4" w:rsidRDefault="00516DE4" w:rsidP="00516DE4">
      <w:pPr>
        <w:widowControl w:val="0"/>
        <w:autoSpaceDE w:val="0"/>
        <w:autoSpaceDN w:val="0"/>
        <w:adjustRightInd w:val="0"/>
        <w:spacing w:after="60" w:line="276" w:lineRule="auto"/>
        <w:ind w:left="862" w:hangingChars="360" w:hanging="864"/>
        <w:jc w:val="both"/>
        <w:rPr>
          <w:noProof/>
        </w:rPr>
      </w:pPr>
      <w:r w:rsidRPr="00516DE4">
        <w:rPr>
          <w:noProof/>
        </w:rPr>
        <w:t xml:space="preserve">Sa’adah, N. M. S., &amp; Agustina, U. W. (2024). Desain Media Fidu (Fikih Education) Berbasis ICT Untuk Pembelajaran Fikih KELAS X MA Mambaul Ulum Megaluh Jombang. </w:t>
      </w:r>
      <w:r w:rsidRPr="00516DE4">
        <w:rPr>
          <w:i/>
          <w:iCs/>
          <w:noProof/>
        </w:rPr>
        <w:t>Al-Furqan : Jurnal Agama, Sosial, Dan Budaya</w:t>
      </w:r>
      <w:r w:rsidRPr="00516DE4">
        <w:rPr>
          <w:noProof/>
        </w:rPr>
        <w:t xml:space="preserve">, </w:t>
      </w:r>
      <w:r w:rsidRPr="00516DE4">
        <w:rPr>
          <w:i/>
          <w:iCs/>
          <w:noProof/>
        </w:rPr>
        <w:t>3</w:t>
      </w:r>
      <w:r w:rsidRPr="00516DE4">
        <w:rPr>
          <w:noProof/>
        </w:rPr>
        <w:t>(1), 124–132.</w:t>
      </w:r>
    </w:p>
    <w:p w14:paraId="3A9C1A41" w14:textId="77777777" w:rsidR="00516DE4" w:rsidRPr="00516DE4" w:rsidRDefault="00516DE4" w:rsidP="00516DE4">
      <w:pPr>
        <w:widowControl w:val="0"/>
        <w:autoSpaceDE w:val="0"/>
        <w:autoSpaceDN w:val="0"/>
        <w:adjustRightInd w:val="0"/>
        <w:spacing w:after="60" w:line="276" w:lineRule="auto"/>
        <w:ind w:left="862" w:hangingChars="360" w:hanging="864"/>
        <w:jc w:val="both"/>
        <w:rPr>
          <w:noProof/>
        </w:rPr>
      </w:pPr>
      <w:r w:rsidRPr="00516DE4">
        <w:rPr>
          <w:noProof/>
        </w:rPr>
        <w:t xml:space="preserve">Sabrina, N., &amp; Sya, M. F. (2024). Konsep Perencanaan Pembelajaran dan Model Pengembangan Perangkat Desain Pembelajaran. </w:t>
      </w:r>
      <w:r w:rsidRPr="00516DE4">
        <w:rPr>
          <w:i/>
          <w:iCs/>
          <w:noProof/>
        </w:rPr>
        <w:t>Karimah Tauhid</w:t>
      </w:r>
      <w:r w:rsidRPr="00516DE4">
        <w:rPr>
          <w:noProof/>
        </w:rPr>
        <w:t xml:space="preserve">, </w:t>
      </w:r>
      <w:r w:rsidRPr="00516DE4">
        <w:rPr>
          <w:i/>
          <w:iCs/>
          <w:noProof/>
        </w:rPr>
        <w:t>3</w:t>
      </w:r>
      <w:r w:rsidRPr="00516DE4">
        <w:rPr>
          <w:noProof/>
        </w:rPr>
        <w:t>(4), 5203–5211. https://doi.org/10.30997/karimahtauhid.v3i4.13092</w:t>
      </w:r>
    </w:p>
    <w:p w14:paraId="11A80CFA" w14:textId="77777777" w:rsidR="00516DE4" w:rsidRPr="00516DE4" w:rsidRDefault="00516DE4" w:rsidP="00516DE4">
      <w:pPr>
        <w:widowControl w:val="0"/>
        <w:autoSpaceDE w:val="0"/>
        <w:autoSpaceDN w:val="0"/>
        <w:adjustRightInd w:val="0"/>
        <w:spacing w:after="60" w:line="276" w:lineRule="auto"/>
        <w:ind w:left="862" w:hangingChars="360" w:hanging="864"/>
        <w:jc w:val="both"/>
        <w:rPr>
          <w:noProof/>
        </w:rPr>
      </w:pPr>
      <w:r w:rsidRPr="00516DE4">
        <w:rPr>
          <w:noProof/>
        </w:rPr>
        <w:t xml:space="preserve">Saparudin, M., &amp; Nurwahidin. (2021). Implementasi Metode Diferensiasi Dalam Refleksi Pembelajaran Pendidikan Agama Islam. </w:t>
      </w:r>
      <w:r w:rsidRPr="00516DE4">
        <w:rPr>
          <w:i/>
          <w:iCs/>
          <w:noProof/>
        </w:rPr>
        <w:t>Syntax Literate: Jurnal Ilmiah Indonesia</w:t>
      </w:r>
      <w:r w:rsidRPr="00516DE4">
        <w:rPr>
          <w:noProof/>
        </w:rPr>
        <w:t xml:space="preserve">, </w:t>
      </w:r>
      <w:r w:rsidRPr="00516DE4">
        <w:rPr>
          <w:i/>
          <w:iCs/>
          <w:noProof/>
        </w:rPr>
        <w:t>6</w:t>
      </w:r>
      <w:r w:rsidRPr="00516DE4">
        <w:rPr>
          <w:noProof/>
        </w:rPr>
        <w:t>(11), 5765–5776.</w:t>
      </w:r>
    </w:p>
    <w:p w14:paraId="770692BB" w14:textId="77777777" w:rsidR="00516DE4" w:rsidRPr="00516DE4" w:rsidRDefault="00516DE4" w:rsidP="00516DE4">
      <w:pPr>
        <w:widowControl w:val="0"/>
        <w:autoSpaceDE w:val="0"/>
        <w:autoSpaceDN w:val="0"/>
        <w:adjustRightInd w:val="0"/>
        <w:spacing w:after="60" w:line="276" w:lineRule="auto"/>
        <w:ind w:left="862" w:hangingChars="360" w:hanging="864"/>
        <w:jc w:val="both"/>
        <w:rPr>
          <w:noProof/>
        </w:rPr>
      </w:pPr>
      <w:r w:rsidRPr="00516DE4">
        <w:rPr>
          <w:noProof/>
        </w:rPr>
        <w:t xml:space="preserve">Sari, A. H. R., Sulistiono, M., &amp; Ertanti, D. W. (2023). Analisa Penerapan Ice Breaking Dalam Meningkatkan Motivasi Belajara Siswa Pada Mata Pelajaran Bahasa Indonesia Di Madrasah Ibtidaiyah. </w:t>
      </w:r>
      <w:r w:rsidRPr="00516DE4">
        <w:rPr>
          <w:i/>
          <w:iCs/>
          <w:noProof/>
        </w:rPr>
        <w:t>JPMI: Jurnal Pendidikan Madrasah Ibtidaiyah</w:t>
      </w:r>
      <w:r w:rsidRPr="00516DE4">
        <w:rPr>
          <w:noProof/>
        </w:rPr>
        <w:t xml:space="preserve">, </w:t>
      </w:r>
      <w:r w:rsidRPr="00516DE4">
        <w:rPr>
          <w:i/>
          <w:iCs/>
          <w:noProof/>
        </w:rPr>
        <w:t>5</w:t>
      </w:r>
      <w:r w:rsidRPr="00516DE4">
        <w:rPr>
          <w:noProof/>
        </w:rPr>
        <w:t>(2), 169–180.</w:t>
      </w:r>
    </w:p>
    <w:p w14:paraId="52380DD0" w14:textId="77777777" w:rsidR="00516DE4" w:rsidRPr="00516DE4" w:rsidRDefault="00516DE4" w:rsidP="00516DE4">
      <w:pPr>
        <w:widowControl w:val="0"/>
        <w:autoSpaceDE w:val="0"/>
        <w:autoSpaceDN w:val="0"/>
        <w:adjustRightInd w:val="0"/>
        <w:spacing w:after="60" w:line="276" w:lineRule="auto"/>
        <w:ind w:left="862" w:hangingChars="360" w:hanging="864"/>
        <w:jc w:val="both"/>
        <w:rPr>
          <w:noProof/>
        </w:rPr>
      </w:pPr>
      <w:r w:rsidRPr="00516DE4">
        <w:rPr>
          <w:noProof/>
        </w:rPr>
        <w:t xml:space="preserve">Siregar, P. (2024). Pemanfaatan Ice Breaking dalam Proses Pembelajaran Hidup Bersih di Tempat Bermain pada Siswa Madrasah Ibtidaiyah. </w:t>
      </w:r>
      <w:r w:rsidRPr="00516DE4">
        <w:rPr>
          <w:i/>
          <w:iCs/>
          <w:noProof/>
        </w:rPr>
        <w:t>Al-Madrasah Jurnal Pendidikan Madrasah Ibtidaiyah</w:t>
      </w:r>
      <w:r w:rsidRPr="00516DE4">
        <w:rPr>
          <w:noProof/>
        </w:rPr>
        <w:t xml:space="preserve">, </w:t>
      </w:r>
      <w:r w:rsidRPr="00516DE4">
        <w:rPr>
          <w:i/>
          <w:iCs/>
          <w:noProof/>
        </w:rPr>
        <w:t>8</w:t>
      </w:r>
      <w:r w:rsidRPr="00516DE4">
        <w:rPr>
          <w:noProof/>
        </w:rPr>
        <w:t>(2), 683–693. https://doi.org/10.35931/am.v8i2.3454</w:t>
      </w:r>
    </w:p>
    <w:p w14:paraId="4B76C465" w14:textId="77777777" w:rsidR="00516DE4" w:rsidRPr="00516DE4" w:rsidRDefault="00516DE4" w:rsidP="00516DE4">
      <w:pPr>
        <w:widowControl w:val="0"/>
        <w:autoSpaceDE w:val="0"/>
        <w:autoSpaceDN w:val="0"/>
        <w:adjustRightInd w:val="0"/>
        <w:spacing w:after="60" w:line="276" w:lineRule="auto"/>
        <w:ind w:left="862" w:hangingChars="360" w:hanging="864"/>
        <w:jc w:val="both"/>
        <w:rPr>
          <w:noProof/>
        </w:rPr>
      </w:pPr>
      <w:r w:rsidRPr="00516DE4">
        <w:rPr>
          <w:noProof/>
        </w:rPr>
        <w:t xml:space="preserve">Siregar, P., Simangunsong, N., &amp; Siregar, P. (2024). Efektivitas Penerapan Ice Breaking Dalam Pembelajaran Benda Disekitarku Pada Siswa Kelas III Mis Al-Hasanah Kota Padangsidimpuan. </w:t>
      </w:r>
      <w:r w:rsidRPr="00516DE4">
        <w:rPr>
          <w:i/>
          <w:iCs/>
          <w:noProof/>
        </w:rPr>
        <w:t>Nizhamiyah</w:t>
      </w:r>
      <w:r w:rsidRPr="00516DE4">
        <w:rPr>
          <w:noProof/>
        </w:rPr>
        <w:t xml:space="preserve">, </w:t>
      </w:r>
      <w:r w:rsidRPr="00516DE4">
        <w:rPr>
          <w:i/>
          <w:iCs/>
          <w:noProof/>
        </w:rPr>
        <w:t>14</w:t>
      </w:r>
      <w:r w:rsidRPr="00516DE4">
        <w:rPr>
          <w:noProof/>
        </w:rPr>
        <w:t>(1), 99. https://doi.org/10.30821/niz.v14i1.3838</w:t>
      </w:r>
    </w:p>
    <w:p w14:paraId="26593CBF" w14:textId="77777777" w:rsidR="00516DE4" w:rsidRPr="00516DE4" w:rsidRDefault="00516DE4" w:rsidP="00516DE4">
      <w:pPr>
        <w:widowControl w:val="0"/>
        <w:autoSpaceDE w:val="0"/>
        <w:autoSpaceDN w:val="0"/>
        <w:adjustRightInd w:val="0"/>
        <w:spacing w:after="60" w:line="276" w:lineRule="auto"/>
        <w:ind w:left="862" w:hangingChars="360" w:hanging="864"/>
        <w:jc w:val="both"/>
        <w:rPr>
          <w:noProof/>
        </w:rPr>
      </w:pPr>
      <w:r w:rsidRPr="00516DE4">
        <w:rPr>
          <w:noProof/>
        </w:rPr>
        <w:t xml:space="preserve">Siswanto, J. (2024). Profil Motivasi Belajar Dalam Implementasi Ice Breaking di Kelas IV SD Islam Almadina Semarang. </w:t>
      </w:r>
      <w:r w:rsidRPr="00516DE4">
        <w:rPr>
          <w:i/>
          <w:iCs/>
          <w:noProof/>
        </w:rPr>
        <w:t>Didaktik : Jurnal Ilmiah PGSD FKIP Universitas Mandiri</w:t>
      </w:r>
      <w:r w:rsidRPr="00516DE4">
        <w:rPr>
          <w:noProof/>
        </w:rPr>
        <w:t xml:space="preserve">, </w:t>
      </w:r>
      <w:r w:rsidRPr="00516DE4">
        <w:rPr>
          <w:i/>
          <w:iCs/>
          <w:noProof/>
        </w:rPr>
        <w:t>10</w:t>
      </w:r>
      <w:r w:rsidRPr="00516DE4">
        <w:rPr>
          <w:noProof/>
        </w:rPr>
        <w:t>(02), 174–182.</w:t>
      </w:r>
    </w:p>
    <w:p w14:paraId="487C2DFF" w14:textId="77777777" w:rsidR="00516DE4" w:rsidRPr="00516DE4" w:rsidRDefault="00516DE4" w:rsidP="00516DE4">
      <w:pPr>
        <w:widowControl w:val="0"/>
        <w:autoSpaceDE w:val="0"/>
        <w:autoSpaceDN w:val="0"/>
        <w:adjustRightInd w:val="0"/>
        <w:spacing w:after="60" w:line="276" w:lineRule="auto"/>
        <w:ind w:left="862" w:hangingChars="360" w:hanging="864"/>
        <w:jc w:val="both"/>
        <w:rPr>
          <w:noProof/>
        </w:rPr>
      </w:pPr>
      <w:r w:rsidRPr="00516DE4">
        <w:rPr>
          <w:noProof/>
        </w:rPr>
        <w:t xml:space="preserve">Solicha, N., &amp; El-Yunusi, M. Y. M. (2023). Eksplorasi Problematika dan Solusi Pendidikan Islam di era milenial Dalam Tinjauan Ontologi. </w:t>
      </w:r>
      <w:r w:rsidRPr="00516DE4">
        <w:rPr>
          <w:i/>
          <w:iCs/>
          <w:noProof/>
        </w:rPr>
        <w:t>Madinah : Jurnal Studi Islam DI ERA KONSUMTIF</w:t>
      </w:r>
      <w:r w:rsidRPr="00516DE4">
        <w:rPr>
          <w:noProof/>
        </w:rPr>
        <w:t xml:space="preserve">, </w:t>
      </w:r>
      <w:r w:rsidRPr="00516DE4">
        <w:rPr>
          <w:i/>
          <w:iCs/>
          <w:noProof/>
        </w:rPr>
        <w:t>11</w:t>
      </w:r>
      <w:r w:rsidRPr="00516DE4">
        <w:rPr>
          <w:noProof/>
        </w:rPr>
        <w:t>(1), 1–22.</w:t>
      </w:r>
    </w:p>
    <w:p w14:paraId="5EFD7BD5" w14:textId="77777777" w:rsidR="00516DE4" w:rsidRPr="00516DE4" w:rsidRDefault="00516DE4" w:rsidP="00516DE4">
      <w:pPr>
        <w:widowControl w:val="0"/>
        <w:autoSpaceDE w:val="0"/>
        <w:autoSpaceDN w:val="0"/>
        <w:adjustRightInd w:val="0"/>
        <w:spacing w:after="60" w:line="276" w:lineRule="auto"/>
        <w:ind w:left="862" w:hangingChars="360" w:hanging="864"/>
        <w:jc w:val="both"/>
        <w:rPr>
          <w:noProof/>
        </w:rPr>
      </w:pPr>
      <w:r w:rsidRPr="00516DE4">
        <w:rPr>
          <w:noProof/>
        </w:rPr>
        <w:lastRenderedPageBreak/>
        <w:t xml:space="preserve">Suardipa, I. P., &amp; Primayana, K. H. (2020). Peran Penggunaan Desain Evaluasi Untuk Meningkatkan Kualitas Pembelajaran. </w:t>
      </w:r>
      <w:r w:rsidRPr="00516DE4">
        <w:rPr>
          <w:i/>
          <w:iCs/>
          <w:noProof/>
        </w:rPr>
        <w:t>WIDYACARYA</w:t>
      </w:r>
      <w:r w:rsidRPr="00516DE4">
        <w:rPr>
          <w:noProof/>
        </w:rPr>
        <w:t xml:space="preserve">, </w:t>
      </w:r>
      <w:r w:rsidRPr="00516DE4">
        <w:rPr>
          <w:i/>
          <w:iCs/>
          <w:noProof/>
        </w:rPr>
        <w:t>4</w:t>
      </w:r>
      <w:r w:rsidRPr="00516DE4">
        <w:rPr>
          <w:noProof/>
        </w:rPr>
        <w:t>(2), 88–99. https://doi.org/10.58569/ilma.v1i2.587</w:t>
      </w:r>
    </w:p>
    <w:p w14:paraId="3D847F4F" w14:textId="77777777" w:rsidR="00516DE4" w:rsidRPr="00516DE4" w:rsidRDefault="00516DE4" w:rsidP="00516DE4">
      <w:pPr>
        <w:widowControl w:val="0"/>
        <w:autoSpaceDE w:val="0"/>
        <w:autoSpaceDN w:val="0"/>
        <w:adjustRightInd w:val="0"/>
        <w:spacing w:after="60" w:line="276" w:lineRule="auto"/>
        <w:ind w:left="862" w:hangingChars="360" w:hanging="864"/>
        <w:jc w:val="both"/>
        <w:rPr>
          <w:noProof/>
        </w:rPr>
      </w:pPr>
      <w:r w:rsidRPr="00516DE4">
        <w:rPr>
          <w:noProof/>
        </w:rPr>
        <w:t xml:space="preserve">Sum, T. A., &amp; Taran, E. G. M. (2020). Kompetensi Pedagogik Guru PAUD dalam Perencanaan dan Pelaksanaan Pembelajaran. </w:t>
      </w:r>
      <w:r w:rsidRPr="00516DE4">
        <w:rPr>
          <w:i/>
          <w:iCs/>
          <w:noProof/>
        </w:rPr>
        <w:t>Jurnal Obsesi : Jurnal Pendidikan Anak Usia Dini</w:t>
      </w:r>
      <w:r w:rsidRPr="00516DE4">
        <w:rPr>
          <w:noProof/>
        </w:rPr>
        <w:t xml:space="preserve">, </w:t>
      </w:r>
      <w:r w:rsidRPr="00516DE4">
        <w:rPr>
          <w:i/>
          <w:iCs/>
          <w:noProof/>
        </w:rPr>
        <w:t>4</w:t>
      </w:r>
      <w:r w:rsidRPr="00516DE4">
        <w:rPr>
          <w:noProof/>
        </w:rPr>
        <w:t>(2), 543–550. https://doi.org/10.31004/obsesi.v4i2.287</w:t>
      </w:r>
    </w:p>
    <w:p w14:paraId="1F14C6E1" w14:textId="77777777" w:rsidR="00516DE4" w:rsidRPr="00516DE4" w:rsidRDefault="00516DE4" w:rsidP="00516DE4">
      <w:pPr>
        <w:widowControl w:val="0"/>
        <w:autoSpaceDE w:val="0"/>
        <w:autoSpaceDN w:val="0"/>
        <w:adjustRightInd w:val="0"/>
        <w:spacing w:after="60" w:line="276" w:lineRule="auto"/>
        <w:ind w:left="862" w:hangingChars="360" w:hanging="864"/>
        <w:jc w:val="both"/>
        <w:rPr>
          <w:noProof/>
        </w:rPr>
      </w:pPr>
      <w:r w:rsidRPr="00516DE4">
        <w:rPr>
          <w:noProof/>
        </w:rPr>
        <w:t xml:space="preserve">Sundari, E. (2024). Tranformasi Pembelajaran di Era Digital: Mengintegrasikan Teknologi Dalam Pendidikan Modern. </w:t>
      </w:r>
      <w:r w:rsidRPr="00516DE4">
        <w:rPr>
          <w:i/>
          <w:iCs/>
          <w:noProof/>
        </w:rPr>
        <w:t>Sindoro Cendekia Pendidikan</w:t>
      </w:r>
      <w:r w:rsidRPr="00516DE4">
        <w:rPr>
          <w:noProof/>
        </w:rPr>
        <w:t xml:space="preserve">, </w:t>
      </w:r>
      <w:r w:rsidRPr="00516DE4">
        <w:rPr>
          <w:i/>
          <w:iCs/>
          <w:noProof/>
        </w:rPr>
        <w:t>4</w:t>
      </w:r>
      <w:r w:rsidRPr="00516DE4">
        <w:rPr>
          <w:noProof/>
        </w:rPr>
        <w:t>(4), 50–54.</w:t>
      </w:r>
    </w:p>
    <w:p w14:paraId="7B1E5CA8" w14:textId="77777777" w:rsidR="00516DE4" w:rsidRPr="00516DE4" w:rsidRDefault="00516DE4" w:rsidP="00516DE4">
      <w:pPr>
        <w:widowControl w:val="0"/>
        <w:autoSpaceDE w:val="0"/>
        <w:autoSpaceDN w:val="0"/>
        <w:adjustRightInd w:val="0"/>
        <w:spacing w:after="60" w:line="276" w:lineRule="auto"/>
        <w:ind w:left="862" w:hangingChars="360" w:hanging="864"/>
        <w:jc w:val="both"/>
        <w:rPr>
          <w:noProof/>
        </w:rPr>
      </w:pPr>
      <w:r w:rsidRPr="00516DE4">
        <w:rPr>
          <w:noProof/>
        </w:rPr>
        <w:t xml:space="preserve">Syafrin, Y., Kamal, M., Arifboy, &amp; Husni, A. (2023). Pelaksanaan Pembelajaran Pendidikan Agama Islam. </w:t>
      </w:r>
      <w:r w:rsidRPr="00516DE4">
        <w:rPr>
          <w:i/>
          <w:iCs/>
          <w:noProof/>
        </w:rPr>
        <w:t>EDUCATIVO: JURNAL PENDIDIKAN</w:t>
      </w:r>
      <w:r w:rsidRPr="00516DE4">
        <w:rPr>
          <w:noProof/>
        </w:rPr>
        <w:t xml:space="preserve">, </w:t>
      </w:r>
      <w:r w:rsidRPr="00516DE4">
        <w:rPr>
          <w:i/>
          <w:iCs/>
          <w:noProof/>
        </w:rPr>
        <w:t>1</w:t>
      </w:r>
      <w:r w:rsidRPr="00516DE4">
        <w:rPr>
          <w:noProof/>
        </w:rPr>
        <w:t>(4), 448–460.</w:t>
      </w:r>
    </w:p>
    <w:p w14:paraId="56D59EB4" w14:textId="77777777" w:rsidR="00516DE4" w:rsidRPr="00516DE4" w:rsidRDefault="00516DE4" w:rsidP="00516DE4">
      <w:pPr>
        <w:widowControl w:val="0"/>
        <w:autoSpaceDE w:val="0"/>
        <w:autoSpaceDN w:val="0"/>
        <w:adjustRightInd w:val="0"/>
        <w:spacing w:after="60" w:line="276" w:lineRule="auto"/>
        <w:ind w:left="862" w:hangingChars="360" w:hanging="864"/>
        <w:jc w:val="both"/>
        <w:rPr>
          <w:noProof/>
        </w:rPr>
      </w:pPr>
      <w:r w:rsidRPr="00516DE4">
        <w:rPr>
          <w:noProof/>
        </w:rPr>
        <w:t xml:space="preserve">Wardhani, D. A. S., &amp; Sodiq, S. (2024). Pemanfaatan Akun Tiktok sebagai Media Pembelajaran Menulis Cerita Fantasi Siswa Sekolah Menengah Pertama. </w:t>
      </w:r>
      <w:r w:rsidRPr="00516DE4">
        <w:rPr>
          <w:i/>
          <w:iCs/>
          <w:noProof/>
        </w:rPr>
        <w:t>Bapala</w:t>
      </w:r>
      <w:r w:rsidRPr="00516DE4">
        <w:rPr>
          <w:noProof/>
        </w:rPr>
        <w:t xml:space="preserve">, </w:t>
      </w:r>
      <w:r w:rsidRPr="00516DE4">
        <w:rPr>
          <w:i/>
          <w:iCs/>
          <w:noProof/>
        </w:rPr>
        <w:t>11</w:t>
      </w:r>
      <w:r w:rsidRPr="00516DE4">
        <w:rPr>
          <w:noProof/>
        </w:rPr>
        <w:t>(2), 269–278.</w:t>
      </w:r>
    </w:p>
    <w:p w14:paraId="5C363B07" w14:textId="77777777" w:rsidR="00516DE4" w:rsidRPr="00516DE4" w:rsidRDefault="00516DE4" w:rsidP="00516DE4">
      <w:pPr>
        <w:widowControl w:val="0"/>
        <w:autoSpaceDE w:val="0"/>
        <w:autoSpaceDN w:val="0"/>
        <w:adjustRightInd w:val="0"/>
        <w:spacing w:after="60" w:line="276" w:lineRule="auto"/>
        <w:ind w:left="862" w:hangingChars="360" w:hanging="864"/>
        <w:jc w:val="both"/>
        <w:rPr>
          <w:noProof/>
        </w:rPr>
      </w:pPr>
      <w:r w:rsidRPr="00516DE4">
        <w:rPr>
          <w:noProof/>
        </w:rPr>
        <w:t xml:space="preserve">Wowor, E. C., Anjelia Tumewu, W., &amp; Mokalu, Y. B. (2022). Implementasi Repetitive Method Melalui Kegiatan Refleksi Dalam Pembelajaran. </w:t>
      </w:r>
      <w:r w:rsidRPr="00516DE4">
        <w:rPr>
          <w:i/>
          <w:iCs/>
          <w:noProof/>
        </w:rPr>
        <w:t>SOSCIED: Journal Social, Science and Education</w:t>
      </w:r>
      <w:r w:rsidRPr="00516DE4">
        <w:rPr>
          <w:noProof/>
        </w:rPr>
        <w:t xml:space="preserve">, </w:t>
      </w:r>
      <w:r w:rsidRPr="00516DE4">
        <w:rPr>
          <w:i/>
          <w:iCs/>
          <w:noProof/>
        </w:rPr>
        <w:t>5</w:t>
      </w:r>
      <w:r w:rsidRPr="00516DE4">
        <w:rPr>
          <w:noProof/>
        </w:rPr>
        <w:t>(2), 272–279.</w:t>
      </w:r>
    </w:p>
    <w:p w14:paraId="27835B01" w14:textId="77777777" w:rsidR="00516DE4" w:rsidRPr="00516DE4" w:rsidRDefault="00516DE4" w:rsidP="00516DE4">
      <w:pPr>
        <w:widowControl w:val="0"/>
        <w:autoSpaceDE w:val="0"/>
        <w:autoSpaceDN w:val="0"/>
        <w:adjustRightInd w:val="0"/>
        <w:spacing w:after="60" w:line="276" w:lineRule="auto"/>
        <w:ind w:left="862" w:hangingChars="360" w:hanging="864"/>
        <w:jc w:val="both"/>
        <w:rPr>
          <w:noProof/>
        </w:rPr>
      </w:pPr>
      <w:r w:rsidRPr="00516DE4">
        <w:rPr>
          <w:noProof/>
        </w:rPr>
        <w:t xml:space="preserve">Zakiyah, D., Suswandari, M., &amp; Khayati, N. (2022). Penerapan Ice Breaking Pada Proses Belajar gUNA meningkatkan Mtivasi Belajar Siswa Kelas IV SD Negeri Sugihan 03. </w:t>
      </w:r>
      <w:r w:rsidRPr="00516DE4">
        <w:rPr>
          <w:i/>
          <w:iCs/>
          <w:noProof/>
        </w:rPr>
        <w:t>Journal of Educational Learning and Innovation</w:t>
      </w:r>
      <w:r w:rsidRPr="00516DE4">
        <w:rPr>
          <w:noProof/>
        </w:rPr>
        <w:t xml:space="preserve">, </w:t>
      </w:r>
      <w:r w:rsidRPr="00516DE4">
        <w:rPr>
          <w:i/>
          <w:iCs/>
          <w:noProof/>
        </w:rPr>
        <w:t>2</w:t>
      </w:r>
      <w:r w:rsidRPr="00516DE4">
        <w:rPr>
          <w:noProof/>
        </w:rPr>
        <w:t>(1), 73–85. https://doi.org/10.46229/elia.v2i1</w:t>
      </w:r>
    </w:p>
    <w:p w14:paraId="4420A52B" w14:textId="0C4E58AE" w:rsidR="006023DC" w:rsidRDefault="00D02FC1" w:rsidP="00516DE4">
      <w:pPr>
        <w:widowControl w:val="0"/>
        <w:spacing w:after="60" w:line="276" w:lineRule="auto"/>
        <w:ind w:left="862" w:hangingChars="360" w:hanging="864"/>
        <w:jc w:val="both"/>
      </w:pPr>
      <w:r>
        <w:fldChar w:fldCharType="end"/>
      </w:r>
    </w:p>
    <w:sectPr w:rsidR="006023DC">
      <w:headerReference w:type="even" r:id="rId10"/>
      <w:headerReference w:type="default" r:id="rId11"/>
      <w:footerReference w:type="even" r:id="rId12"/>
      <w:footerReference w:type="default" r:id="rId13"/>
      <w:headerReference w:type="first" r:id="rId14"/>
      <w:footerReference w:type="first" r:id="rId15"/>
      <w:pgSz w:w="11905" w:h="16837"/>
      <w:pgMar w:top="1701" w:right="1418" w:bottom="1701" w:left="1418" w:header="851" w:footer="851"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73F85D8" w14:textId="77777777" w:rsidR="00100B52" w:rsidRDefault="00100B52">
      <w:pPr>
        <w:spacing w:line="240" w:lineRule="auto"/>
        <w:ind w:left="0" w:hanging="2"/>
      </w:pPr>
      <w:r>
        <w:separator/>
      </w:r>
    </w:p>
  </w:endnote>
  <w:endnote w:type="continuationSeparator" w:id="0">
    <w:p w14:paraId="7BF5D1C8" w14:textId="77777777" w:rsidR="00100B52" w:rsidRDefault="00100B52">
      <w:pPr>
        <w:spacing w:line="240" w:lineRule="auto"/>
        <w:ind w:left="0" w:hanging="2"/>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embedBoldItalic r:id="rId1" w:fontKey="{49FCE8EB-7935-403E-B17B-DCF2631D2FAD}"/>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embedRegular r:id="rId2" w:fontKey="{2D1CC931-E2B4-4274-9339-DA821AC2BD95}"/>
  </w:font>
  <w:font w:name="HAMECN+TimesNewRoman">
    <w:panose1 w:val="00000000000000000000"/>
    <w:charset w:val="00"/>
    <w:family w:val="roman"/>
    <w:notTrueType/>
    <w:pitch w:val="default"/>
  </w:font>
  <w:font w:name="HAMEHF+TimesNewRoman">
    <w:panose1 w:val="00000000000000000000"/>
    <w:charset w:val="00"/>
    <w:family w:val="roman"/>
    <w:notTrueType/>
    <w:pitch w:val="default"/>
  </w:font>
  <w:font w:name="Calibri">
    <w:panose1 w:val="020F0502020204030204"/>
    <w:charset w:val="00"/>
    <w:family w:val="swiss"/>
    <w:pitch w:val="variable"/>
    <w:sig w:usb0="E4002EFF" w:usb1="C200247B" w:usb2="00000009" w:usb3="00000000" w:csb0="000001FF" w:csb1="00000000"/>
    <w:embedRegular r:id="rId3" w:fontKey="{5C4EF1D2-21A5-443C-B7D7-7D2A5BE45AE0}"/>
  </w:font>
  <w:font w:name="Courier New">
    <w:panose1 w:val="02070309020205020404"/>
    <w:charset w:val="00"/>
    <w:family w:val="modern"/>
    <w:pitch w:val="fixed"/>
    <w:sig w:usb0="E0002EFF" w:usb1="C0007843" w:usb2="00000009" w:usb3="00000000" w:csb0="000001FF" w:csb1="00000000"/>
  </w:font>
  <w:font w:name="Georgia">
    <w:panose1 w:val="02040502050405020303"/>
    <w:charset w:val="00"/>
    <w:family w:val="roman"/>
    <w:pitch w:val="variable"/>
    <w:sig w:usb0="00000287" w:usb1="00000000" w:usb2="00000000" w:usb3="00000000" w:csb0="0000009F" w:csb1="00000000"/>
    <w:embedRegular r:id="rId4" w:fontKey="{1442619C-9683-4986-8E3C-A8F664AB4D0D}"/>
    <w:embedItalic r:id="rId5" w:fontKey="{7F24740C-019C-4ED0-980E-F0F7C8A69B25}"/>
  </w:font>
  <w:font w:name="Matura MT Script Capitals">
    <w:panose1 w:val="03020802060602070202"/>
    <w:charset w:val="00"/>
    <w:family w:val="script"/>
    <w:pitch w:val="variable"/>
    <w:sig w:usb0="00000003" w:usb1="00000000" w:usb2="00000000" w:usb3="00000000" w:csb0="00000001" w:csb1="00000000"/>
    <w:embedRegular r:id="rId6" w:fontKey="{FA9B9F8E-1C3F-4192-B9F6-94BE8D96D251}"/>
  </w:font>
  <w:font w:name="EB Garamond">
    <w:charset w:val="00"/>
    <w:family w:val="auto"/>
    <w:pitch w:val="variable"/>
    <w:sig w:usb0="E00002FF" w:usb1="02000413" w:usb2="00000000" w:usb3="00000000" w:csb0="0000019F" w:csb1="00000000"/>
    <w:embedRegular r:id="rId7" w:fontKey="{6DEFE422-5C71-4D33-B470-703FAACBDBA3}"/>
  </w:font>
  <w:font w:name="Arial Rounded">
    <w:altName w:val="Arial"/>
    <w:charset w:val="00"/>
    <w:family w:val="auto"/>
    <w:pitch w:val="default"/>
  </w:font>
  <w:font w:name="Lucida Bright">
    <w:panose1 w:val="02040602050505020304"/>
    <w:charset w:val="00"/>
    <w:family w:val="roman"/>
    <w:pitch w:val="variable"/>
    <w:sig w:usb0="00000003" w:usb1="00000000" w:usb2="00000000" w:usb3="00000000" w:csb0="00000001" w:csb1="00000000"/>
    <w:embedRegular r:id="rId8" w:fontKey="{B4EC86ED-E57B-4979-9601-9349DBB37DA8}"/>
    <w:embedBold r:id="rId9" w:fontKey="{F174ED85-1695-471E-953E-58D03AE8EDB8}"/>
  </w:font>
  <w:font w:name="Cambria">
    <w:panose1 w:val="02040503050406030204"/>
    <w:charset w:val="00"/>
    <w:family w:val="roman"/>
    <w:pitch w:val="variable"/>
    <w:sig w:usb0="E00006FF" w:usb1="420024FF" w:usb2="02000000" w:usb3="00000000" w:csb0="0000019F" w:csb1="00000000"/>
    <w:embedRegular r:id="rId10" w:fontKey="{31816DD1-D043-4F6F-8A4D-F28973185D5F}"/>
    <w:embedBold r:id="rId11" w:fontKey="{30A23E52-477A-41F4-A1B5-0F9C08876D25}"/>
    <w:embedItalic r:id="rId12" w:fontKey="{324046C7-10CA-454E-AC8F-E6015EC4C43D}"/>
  </w:font>
  <w:font w:name="Arno Pro">
    <w:altName w:val="Calibri"/>
    <w:charset w:val="00"/>
    <w:family w:val="auto"/>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C89848F" w14:textId="77777777" w:rsidR="006023DC" w:rsidRDefault="00000000">
    <w:pPr>
      <w:pBdr>
        <w:top w:val="nil"/>
        <w:left w:val="nil"/>
        <w:bottom w:val="nil"/>
        <w:right w:val="nil"/>
        <w:between w:val="nil"/>
      </w:pBdr>
      <w:tabs>
        <w:tab w:val="center" w:pos="4680"/>
        <w:tab w:val="right" w:pos="9360"/>
      </w:tabs>
      <w:spacing w:line="240" w:lineRule="auto"/>
      <w:ind w:left="0" w:hanging="2"/>
      <w:rPr>
        <w:rFonts w:ascii="Lucida Bright" w:eastAsia="Lucida Bright" w:hAnsi="Lucida Bright" w:cs="Lucida Bright"/>
        <w:color w:val="000000"/>
        <w:sz w:val="20"/>
        <w:szCs w:val="20"/>
      </w:rPr>
    </w:pPr>
    <w:r>
      <w:rPr>
        <w:color w:val="000000"/>
      </w:rPr>
      <w:fldChar w:fldCharType="begin"/>
    </w:r>
    <w:r>
      <w:rPr>
        <w:color w:val="000000"/>
      </w:rPr>
      <w:instrText>PAGE</w:instrText>
    </w:r>
    <w:r>
      <w:rPr>
        <w:color w:val="000000"/>
      </w:rPr>
      <w:fldChar w:fldCharType="separate"/>
    </w:r>
    <w:r w:rsidR="00BC77AA">
      <w:rPr>
        <w:noProof/>
        <w:color w:val="000000"/>
      </w:rPr>
      <w:t>2</w:t>
    </w:r>
    <w:r>
      <w:rPr>
        <w:color w:val="000000"/>
      </w:rPr>
      <w:fldChar w:fldCharType="end"/>
    </w:r>
    <w:r>
      <w:rPr>
        <w:color w:val="000000"/>
      </w:rPr>
      <w:t xml:space="preserve"> </w:t>
    </w:r>
    <w:r>
      <w:rPr>
        <w:rFonts w:ascii="Lucida Bright" w:eastAsia="Lucida Bright" w:hAnsi="Lucida Bright" w:cs="Lucida Bright"/>
        <w:color w:val="000000"/>
      </w:rPr>
      <w:t xml:space="preserve">| </w:t>
    </w:r>
    <w:r>
      <w:rPr>
        <w:rFonts w:ascii="Lucida Bright" w:eastAsia="Lucida Bright" w:hAnsi="Lucida Bright" w:cs="Lucida Bright"/>
        <w:b/>
        <w:color w:val="000000"/>
        <w:sz w:val="20"/>
        <w:szCs w:val="20"/>
      </w:rPr>
      <w:t>Al-Musannif</w:t>
    </w:r>
    <w:r>
      <w:rPr>
        <w:rFonts w:ascii="Lucida Bright" w:eastAsia="Lucida Bright" w:hAnsi="Lucida Bright" w:cs="Lucida Bright"/>
        <w:color w:val="000000"/>
        <w:sz w:val="20"/>
        <w:szCs w:val="20"/>
      </w:rPr>
      <w:t>, Vol. x, No. x (Tahun)</w:t>
    </w:r>
  </w:p>
  <w:p w14:paraId="12AF0A0A" w14:textId="77777777" w:rsidR="006023DC" w:rsidRDefault="006023DC">
    <w:pPr>
      <w:pBdr>
        <w:top w:val="nil"/>
        <w:left w:val="nil"/>
        <w:bottom w:val="nil"/>
        <w:right w:val="nil"/>
        <w:between w:val="nil"/>
      </w:pBdr>
      <w:tabs>
        <w:tab w:val="center" w:pos="4680"/>
        <w:tab w:val="right" w:pos="9360"/>
      </w:tabs>
      <w:spacing w:line="240" w:lineRule="auto"/>
      <w:ind w:left="0" w:hanging="2"/>
      <w:rPr>
        <w:rFonts w:ascii="Lucida Bright" w:eastAsia="Lucida Bright" w:hAnsi="Lucida Bright" w:cs="Lucida Bright"/>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7A1F913" w14:textId="41ACACB9" w:rsidR="006023DC" w:rsidRDefault="00000000">
    <w:pPr>
      <w:pBdr>
        <w:top w:val="nil"/>
        <w:left w:val="nil"/>
        <w:bottom w:val="nil"/>
        <w:right w:val="nil"/>
        <w:between w:val="nil"/>
      </w:pBdr>
      <w:tabs>
        <w:tab w:val="center" w:pos="4680"/>
        <w:tab w:val="right" w:pos="9360"/>
      </w:tabs>
      <w:spacing w:line="240" w:lineRule="auto"/>
      <w:ind w:left="0" w:hanging="2"/>
      <w:jc w:val="right"/>
      <w:rPr>
        <w:color w:val="000000"/>
      </w:rPr>
    </w:pPr>
    <w:r>
      <w:rPr>
        <w:rFonts w:ascii="Lucida Bright" w:eastAsia="Lucida Bright" w:hAnsi="Lucida Bright" w:cs="Lucida Bright"/>
        <w:b/>
        <w:color w:val="000000"/>
        <w:sz w:val="20"/>
        <w:szCs w:val="20"/>
      </w:rPr>
      <w:t>Al-Musannif</w:t>
    </w:r>
    <w:r>
      <w:rPr>
        <w:rFonts w:ascii="Lucida Bright" w:eastAsia="Lucida Bright" w:hAnsi="Lucida Bright" w:cs="Lucida Bright"/>
        <w:color w:val="000000"/>
        <w:sz w:val="20"/>
        <w:szCs w:val="20"/>
      </w:rPr>
      <w:t>, Vol. x, No. x (Tahun)</w:t>
    </w:r>
    <w:r>
      <w:rPr>
        <w:rFonts w:ascii="Lucida Bright" w:eastAsia="Lucida Bright" w:hAnsi="Lucida Bright" w:cs="Lucida Bright"/>
        <w:color w:val="000000"/>
      </w:rPr>
      <w:t xml:space="preserve"> | </w:t>
    </w:r>
    <w:r>
      <w:rPr>
        <w:color w:val="000000"/>
      </w:rPr>
      <w:fldChar w:fldCharType="begin"/>
    </w:r>
    <w:r>
      <w:rPr>
        <w:color w:val="000000"/>
      </w:rPr>
      <w:instrText>PAGE</w:instrText>
    </w:r>
    <w:r>
      <w:rPr>
        <w:color w:val="000000"/>
      </w:rPr>
      <w:fldChar w:fldCharType="separate"/>
    </w:r>
    <w:r w:rsidR="00BC77AA">
      <w:rPr>
        <w:noProof/>
        <w:color w:val="000000"/>
      </w:rPr>
      <w:t>3</w:t>
    </w:r>
    <w:r>
      <w:rPr>
        <w:color w:val="000000"/>
      </w:rPr>
      <w:fldChar w:fldCharType="end"/>
    </w:r>
    <w:r>
      <w:rPr>
        <w:color w:val="000000"/>
      </w:rPr>
      <w:t xml:space="preserve"> </w:t>
    </w:r>
  </w:p>
  <w:p w14:paraId="4BDD2FE8" w14:textId="77777777" w:rsidR="006023DC" w:rsidRDefault="006023DC">
    <w:pPr>
      <w:pBdr>
        <w:top w:val="nil"/>
        <w:left w:val="nil"/>
        <w:bottom w:val="nil"/>
        <w:right w:val="nil"/>
        <w:between w:val="nil"/>
      </w:pBdr>
      <w:tabs>
        <w:tab w:val="center" w:pos="4680"/>
        <w:tab w:val="right" w:pos="9360"/>
      </w:tabs>
      <w:spacing w:line="240" w:lineRule="auto"/>
      <w:ind w:left="0" w:hanging="2"/>
      <w:rPr>
        <w:color w:val="00000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592B1A1" w14:textId="77777777" w:rsidR="006023DC" w:rsidRDefault="00000000">
    <w:pPr>
      <w:ind w:left="0" w:hanging="2"/>
      <w:rPr>
        <w:sz w:val="20"/>
        <w:szCs w:val="20"/>
      </w:rPr>
    </w:pPr>
    <w:r>
      <w:rPr>
        <w:sz w:val="20"/>
        <w:szCs w:val="20"/>
      </w:rPr>
      <w:t>__________________________________________________</w:t>
    </w:r>
  </w:p>
  <w:p w14:paraId="07B527F0" w14:textId="77777777" w:rsidR="006023DC" w:rsidRDefault="00000000">
    <w:pPr>
      <w:ind w:left="0" w:hanging="2"/>
      <w:rPr>
        <w:sz w:val="20"/>
        <w:szCs w:val="20"/>
      </w:rPr>
    </w:pPr>
    <w:r>
      <w:rPr>
        <w:sz w:val="20"/>
        <w:szCs w:val="20"/>
      </w:rPr>
      <w:t>© 2020 Al-Musannif | This work is licensed under </w:t>
    </w:r>
    <w:hyperlink r:id="rId1">
      <w:r w:rsidR="006023DC">
        <w:rPr>
          <w:sz w:val="20"/>
          <w:szCs w:val="20"/>
        </w:rPr>
        <w:t>CC BY 4.0</w:t>
      </w:r>
    </w:hyperlink>
  </w:p>
  <w:p w14:paraId="4BC9C960" w14:textId="77777777" w:rsidR="006023DC" w:rsidRDefault="006023DC">
    <w:pPr>
      <w:rPr>
        <w:sz w:val="14"/>
        <w:szCs w:val="14"/>
      </w:rPr>
    </w:pPr>
  </w:p>
  <w:p w14:paraId="173F41A4" w14:textId="77777777" w:rsidR="006023DC" w:rsidRDefault="00000000">
    <w:pPr>
      <w:spacing w:before="60"/>
      <w:ind w:left="0" w:hanging="2"/>
      <w:jc w:val="right"/>
    </w:pPr>
    <w:r>
      <w:rPr>
        <w:rFonts w:ascii="Lucida Bright" w:eastAsia="Lucida Bright" w:hAnsi="Lucida Bright" w:cs="Lucida Bright"/>
        <w:b/>
        <w:sz w:val="20"/>
        <w:szCs w:val="20"/>
      </w:rPr>
      <w:t>Al-Musannif</w:t>
    </w:r>
    <w:r>
      <w:rPr>
        <w:rFonts w:ascii="Lucida Bright" w:eastAsia="Lucida Bright" w:hAnsi="Lucida Bright" w:cs="Lucida Bright"/>
        <w:sz w:val="20"/>
        <w:szCs w:val="20"/>
      </w:rPr>
      <w:t>, Vol. x, No. x (Tahun)</w:t>
    </w:r>
    <w:r>
      <w:rPr>
        <w:rFonts w:ascii="Lucida Bright" w:eastAsia="Lucida Bright" w:hAnsi="Lucida Bright" w:cs="Lucida Bright"/>
      </w:rPr>
      <w:t xml:space="preserve"> |</w:t>
    </w:r>
    <w:r>
      <w:t xml:space="preserve"> </w:t>
    </w:r>
    <w:r>
      <w:fldChar w:fldCharType="begin"/>
    </w:r>
    <w:r>
      <w:instrText>PAGE</w:instrText>
    </w:r>
    <w:r>
      <w:fldChar w:fldCharType="separate"/>
    </w:r>
    <w:r w:rsidR="00BC77AA">
      <w:rPr>
        <w:noProof/>
      </w:rPr>
      <w:t>1</w:t>
    </w:r>
    <w:r>
      <w:fldChar w:fldCharType="end"/>
    </w:r>
  </w:p>
  <w:p w14:paraId="70C5FB47" w14:textId="77777777" w:rsidR="006023DC" w:rsidRDefault="006023DC">
    <w:pPr>
      <w:spacing w:before="60"/>
      <w:ind w:left="0" w:hanging="2"/>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A0F1798" w14:textId="77777777" w:rsidR="00100B52" w:rsidRDefault="00100B52">
      <w:pPr>
        <w:spacing w:line="240" w:lineRule="auto"/>
        <w:ind w:left="0" w:hanging="2"/>
      </w:pPr>
      <w:r>
        <w:separator/>
      </w:r>
    </w:p>
  </w:footnote>
  <w:footnote w:type="continuationSeparator" w:id="0">
    <w:p w14:paraId="68D3A27B" w14:textId="77777777" w:rsidR="00100B52" w:rsidRDefault="00100B52">
      <w:pPr>
        <w:spacing w:line="240" w:lineRule="auto"/>
        <w:ind w:left="0" w:hanging="2"/>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2D4A6B5" w14:textId="77777777" w:rsidR="006023DC" w:rsidRDefault="00000000">
    <w:pPr>
      <w:pBdr>
        <w:top w:val="nil"/>
        <w:left w:val="nil"/>
        <w:bottom w:val="single" w:sz="8" w:space="1" w:color="538135"/>
        <w:right w:val="nil"/>
        <w:between w:val="nil"/>
      </w:pBdr>
      <w:tabs>
        <w:tab w:val="center" w:pos="4680"/>
        <w:tab w:val="right" w:pos="9360"/>
      </w:tabs>
      <w:spacing w:line="240" w:lineRule="auto"/>
      <w:ind w:left="0" w:hanging="2"/>
      <w:jc w:val="center"/>
      <w:rPr>
        <w:rFonts w:ascii="Lucida Bright" w:eastAsia="Lucida Bright" w:hAnsi="Lucida Bright" w:cs="Lucida Bright"/>
        <w:color w:val="000000"/>
        <w:sz w:val="22"/>
        <w:szCs w:val="22"/>
      </w:rPr>
    </w:pPr>
    <w:r>
      <w:rPr>
        <w:rFonts w:ascii="Lucida Bright" w:eastAsia="Lucida Bright" w:hAnsi="Lucida Bright" w:cs="Lucida Bright"/>
        <w:color w:val="000000"/>
        <w:sz w:val="20"/>
        <w:szCs w:val="20"/>
      </w:rPr>
      <w:t>Title/Judul</w:t>
    </w:r>
    <w:r>
      <w:rPr>
        <w:rFonts w:ascii="Lucida Bright" w:eastAsia="Lucida Bright" w:hAnsi="Lucida Bright" w:cs="Lucida Bright"/>
        <w:color w:val="000000"/>
        <w:sz w:val="22"/>
        <w:szCs w:val="22"/>
      </w:rPr>
      <w:t xml:space="preserve"> … </w:t>
    </w:r>
    <w:r>
      <w:rPr>
        <w:rFonts w:ascii="Lucida Bright" w:eastAsia="Lucida Bright" w:hAnsi="Lucida Bright" w:cs="Lucida Bright"/>
        <w:color w:val="000000"/>
      </w:rPr>
      <w:t>|</w:t>
    </w:r>
    <w:r>
      <w:rPr>
        <w:rFonts w:ascii="Lucida Bright" w:eastAsia="Lucida Bright" w:hAnsi="Lucida Bright" w:cs="Lucida Bright"/>
        <w:color w:val="000000"/>
        <w:sz w:val="22"/>
        <w:szCs w:val="22"/>
      </w:rPr>
      <w:t xml:space="preserve"> </w:t>
    </w:r>
    <w:r>
      <w:rPr>
        <w:rFonts w:ascii="Lucida Bright" w:eastAsia="Lucida Bright" w:hAnsi="Lucida Bright" w:cs="Lucida Bright"/>
        <w:color w:val="000000"/>
        <w:sz w:val="20"/>
        <w:szCs w:val="20"/>
      </w:rPr>
      <w:t>Authors/Nama Penulis</w:t>
    </w:r>
  </w:p>
  <w:p w14:paraId="130C5083" w14:textId="77777777" w:rsidR="006023DC" w:rsidRDefault="006023DC">
    <w:pPr>
      <w:pBdr>
        <w:top w:val="nil"/>
        <w:left w:val="nil"/>
        <w:bottom w:val="nil"/>
        <w:right w:val="nil"/>
        <w:between w:val="nil"/>
      </w:pBdr>
      <w:tabs>
        <w:tab w:val="center" w:pos="4680"/>
        <w:tab w:val="right" w:pos="9360"/>
      </w:tabs>
      <w:spacing w:line="240" w:lineRule="auto"/>
      <w:ind w:left="0" w:hanging="2"/>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0773436" w14:textId="77777777" w:rsidR="006023DC" w:rsidRDefault="00000000">
    <w:pPr>
      <w:pBdr>
        <w:top w:val="nil"/>
        <w:left w:val="nil"/>
        <w:bottom w:val="single" w:sz="8" w:space="1" w:color="538135"/>
        <w:right w:val="nil"/>
        <w:between w:val="nil"/>
      </w:pBdr>
      <w:tabs>
        <w:tab w:val="center" w:pos="4680"/>
        <w:tab w:val="right" w:pos="9360"/>
      </w:tabs>
      <w:spacing w:line="240" w:lineRule="auto"/>
      <w:ind w:left="0" w:hanging="2"/>
      <w:jc w:val="center"/>
      <w:rPr>
        <w:rFonts w:ascii="Lucida Bright" w:eastAsia="Lucida Bright" w:hAnsi="Lucida Bright" w:cs="Lucida Bright"/>
        <w:color w:val="4472C4"/>
        <w:sz w:val="20"/>
        <w:szCs w:val="20"/>
      </w:rPr>
    </w:pPr>
    <w:r>
      <w:rPr>
        <w:rFonts w:ascii="Lucida Bright" w:eastAsia="Lucida Bright" w:hAnsi="Lucida Bright" w:cs="Lucida Bright"/>
        <w:color w:val="000000"/>
        <w:sz w:val="20"/>
        <w:szCs w:val="20"/>
      </w:rPr>
      <w:t>Title/Judul …</w:t>
    </w:r>
    <w:r>
      <w:rPr>
        <w:rFonts w:ascii="Lucida Bright" w:eastAsia="Lucida Bright" w:hAnsi="Lucida Bright" w:cs="Lucida Bright"/>
        <w:color w:val="000000"/>
      </w:rPr>
      <w:t xml:space="preserve"> | </w:t>
    </w:r>
    <w:r>
      <w:rPr>
        <w:rFonts w:ascii="Lucida Bright" w:eastAsia="Lucida Bright" w:hAnsi="Lucida Bright" w:cs="Lucida Bright"/>
        <w:color w:val="000000"/>
        <w:sz w:val="20"/>
        <w:szCs w:val="20"/>
      </w:rPr>
      <w:t>Authors/Nama Penulis</w:t>
    </w:r>
  </w:p>
  <w:p w14:paraId="781AA9B2" w14:textId="77777777" w:rsidR="006023DC" w:rsidRDefault="006023DC">
    <w:pPr>
      <w:pBdr>
        <w:top w:val="nil"/>
        <w:left w:val="nil"/>
        <w:bottom w:val="nil"/>
        <w:right w:val="nil"/>
        <w:between w:val="nil"/>
      </w:pBdr>
      <w:tabs>
        <w:tab w:val="center" w:pos="4680"/>
        <w:tab w:val="right" w:pos="9360"/>
      </w:tabs>
      <w:spacing w:line="240" w:lineRule="auto"/>
      <w:ind w:left="0" w:hanging="2"/>
      <w:rPr>
        <w:color w:val="000000"/>
      </w:rPr>
    </w:pPr>
  </w:p>
  <w:p w14:paraId="31ED06B4" w14:textId="77777777" w:rsidR="006023DC" w:rsidRDefault="006023DC">
    <w:pPr>
      <w:pBdr>
        <w:top w:val="nil"/>
        <w:left w:val="nil"/>
        <w:bottom w:val="nil"/>
        <w:right w:val="nil"/>
        <w:between w:val="nil"/>
      </w:pBdr>
      <w:tabs>
        <w:tab w:val="center" w:pos="4680"/>
        <w:tab w:val="right" w:pos="9360"/>
        <w:tab w:val="left" w:pos="8080"/>
      </w:tabs>
      <w:spacing w:line="240" w:lineRule="auto"/>
      <w:ind w:left="0" w:hanging="2"/>
      <w:rPr>
        <w:color w:val="00000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D8D1D22" w14:textId="77777777" w:rsidR="006023DC" w:rsidRDefault="00000000">
    <w:pPr>
      <w:tabs>
        <w:tab w:val="right" w:pos="9069"/>
      </w:tabs>
      <w:ind w:left="0" w:hanging="2"/>
      <w:rPr>
        <w:rFonts w:ascii="Lucida Bright" w:eastAsia="Lucida Bright" w:hAnsi="Lucida Bright" w:cs="Lucida Bright"/>
        <w:sz w:val="20"/>
        <w:szCs w:val="20"/>
      </w:rPr>
    </w:pPr>
    <w:r>
      <w:rPr>
        <w:rFonts w:ascii="Lucida Bright" w:eastAsia="Lucida Bright" w:hAnsi="Lucida Bright" w:cs="Lucida Bright"/>
        <w:sz w:val="20"/>
        <w:szCs w:val="20"/>
      </w:rPr>
      <w:t>Al-Musannif, Vol. x, No. x (Bulan Tahun): 00–00</w:t>
    </w:r>
    <w:r>
      <w:rPr>
        <w:rFonts w:ascii="Lucida Bright" w:eastAsia="Lucida Bright" w:hAnsi="Lucida Bright" w:cs="Lucida Bright"/>
        <w:sz w:val="22"/>
        <w:szCs w:val="22"/>
      </w:rPr>
      <w:tab/>
    </w:r>
    <w:r>
      <w:rPr>
        <w:rFonts w:ascii="Lucida Bright" w:eastAsia="Lucida Bright" w:hAnsi="Lucida Bright" w:cs="Lucida Bright"/>
        <w:sz w:val="20"/>
        <w:szCs w:val="20"/>
      </w:rPr>
      <w:t xml:space="preserve">p-ISSN </w:t>
    </w:r>
    <w:hyperlink r:id="rId1">
      <w:r w:rsidR="006023DC">
        <w:rPr>
          <w:rFonts w:ascii="Lucida Bright" w:eastAsia="Lucida Bright" w:hAnsi="Lucida Bright" w:cs="Lucida Bright"/>
          <w:sz w:val="20"/>
          <w:szCs w:val="20"/>
        </w:rPr>
        <w:t>2657-2362</w:t>
      </w:r>
    </w:hyperlink>
  </w:p>
  <w:p w14:paraId="29A39890" w14:textId="77777777" w:rsidR="006023DC" w:rsidRDefault="00000000">
    <w:pPr>
      <w:tabs>
        <w:tab w:val="right" w:pos="9069"/>
      </w:tabs>
      <w:ind w:left="0" w:hanging="2"/>
      <w:rPr>
        <w:sz w:val="20"/>
        <w:szCs w:val="20"/>
      </w:rPr>
    </w:pPr>
    <w:r>
      <w:rPr>
        <w:rFonts w:ascii="Lucida Bright" w:eastAsia="Lucida Bright" w:hAnsi="Lucida Bright" w:cs="Lucida Bright"/>
        <w:sz w:val="20"/>
        <w:szCs w:val="20"/>
      </w:rPr>
      <w:t>DOI: https://doi.org/10.5281/xxxxxx.xxxxxxx</w:t>
    </w:r>
    <w:r>
      <w:rPr>
        <w:sz w:val="20"/>
        <w:szCs w:val="20"/>
      </w:rPr>
      <w:tab/>
    </w:r>
    <w:r>
      <w:rPr>
        <w:rFonts w:ascii="Lucida Bright" w:eastAsia="Lucida Bright" w:hAnsi="Lucida Bright" w:cs="Lucida Bright"/>
        <w:sz w:val="20"/>
        <w:szCs w:val="20"/>
      </w:rPr>
      <w:t xml:space="preserve">e-ISSN </w:t>
    </w:r>
    <w:hyperlink r:id="rId2">
      <w:r w:rsidR="006023DC">
        <w:rPr>
          <w:rFonts w:ascii="Lucida Bright" w:eastAsia="Lucida Bright" w:hAnsi="Lucida Bright" w:cs="Lucida Bright"/>
          <w:sz w:val="20"/>
          <w:szCs w:val="20"/>
        </w:rPr>
        <w:t>2684-7736</w:t>
      </w:r>
    </w:hyperlink>
  </w:p>
  <w:p w14:paraId="0420A5DB" w14:textId="77777777" w:rsidR="006023DC" w:rsidRDefault="006023DC">
    <w:pPr>
      <w:ind w:left="0" w:hanging="2"/>
      <w:jc w:val="center"/>
    </w:pPr>
  </w:p>
  <w:p w14:paraId="7387785B" w14:textId="77777777" w:rsidR="006023DC" w:rsidRDefault="006023DC">
    <w:pPr>
      <w:ind w:left="0" w:hanging="2"/>
      <w:jc w:val="cent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embedTrueTypeFonts/>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023DC"/>
    <w:rsid w:val="000A7708"/>
    <w:rsid w:val="000B0B6B"/>
    <w:rsid w:val="00100B52"/>
    <w:rsid w:val="00157E16"/>
    <w:rsid w:val="001F2C7C"/>
    <w:rsid w:val="004F4750"/>
    <w:rsid w:val="0050704B"/>
    <w:rsid w:val="00516DE4"/>
    <w:rsid w:val="005E6CA1"/>
    <w:rsid w:val="006023DC"/>
    <w:rsid w:val="00646DBE"/>
    <w:rsid w:val="00670970"/>
    <w:rsid w:val="006E69C1"/>
    <w:rsid w:val="00775B38"/>
    <w:rsid w:val="00A26524"/>
    <w:rsid w:val="00A545CC"/>
    <w:rsid w:val="00AA49C2"/>
    <w:rsid w:val="00B21059"/>
    <w:rsid w:val="00BC77AA"/>
    <w:rsid w:val="00C939BE"/>
    <w:rsid w:val="00CE714A"/>
    <w:rsid w:val="00CF7E9C"/>
    <w:rsid w:val="00D02513"/>
    <w:rsid w:val="00D02FC1"/>
    <w:rsid w:val="00D45B30"/>
    <w:rsid w:val="00E51A3F"/>
    <w:rsid w:val="00EF36DF"/>
    <w:rsid w:val="00FC5126"/>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02CCC77"/>
  <w15:docId w15:val="{D48F45F1-B171-4F41-A367-84F270D81A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sz w:val="24"/>
        <w:szCs w:val="24"/>
        <w:lang w:val="en-US" w:eastAsia="en-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line="1" w:lineRule="atLeast"/>
      <w:ind w:leftChars="-1" w:left="-1" w:hangingChars="1" w:hanging="1"/>
      <w:textDirection w:val="btLr"/>
      <w:textAlignment w:val="top"/>
      <w:outlineLvl w:val="0"/>
    </w:pPr>
    <w:rPr>
      <w:position w:val="-1"/>
      <w:lang w:eastAsia="ar-SA"/>
    </w:rPr>
  </w:style>
  <w:style w:type="paragraph" w:styleId="Heading1">
    <w:name w:val="heading 1"/>
    <w:basedOn w:val="Normal"/>
    <w:next w:val="Normal"/>
    <w:uiPriority w:val="9"/>
    <w:qFormat/>
    <w:pPr>
      <w:keepNext/>
      <w:keepLines/>
      <w:spacing w:before="480" w:after="120"/>
    </w:pPr>
    <w:rPr>
      <w:b/>
      <w:sz w:val="48"/>
      <w:szCs w:val="48"/>
    </w:rPr>
  </w:style>
  <w:style w:type="paragraph" w:styleId="Heading2">
    <w:name w:val="heading 2"/>
    <w:basedOn w:val="Normal"/>
    <w:next w:val="Normal"/>
    <w:uiPriority w:val="9"/>
    <w:semiHidden/>
    <w:unhideWhenUsed/>
    <w:qFormat/>
    <w:pPr>
      <w:keepNext/>
      <w:spacing w:before="240" w:after="60"/>
      <w:outlineLvl w:val="1"/>
    </w:pPr>
    <w:rPr>
      <w:rFonts w:ascii="Calibri Light" w:hAnsi="Calibri Light"/>
      <w:b/>
      <w:bCs/>
      <w:i/>
      <w:iCs/>
      <w:sz w:val="28"/>
      <w:szCs w:val="28"/>
    </w:rPr>
  </w:style>
  <w:style w:type="paragraph" w:styleId="Heading3">
    <w:name w:val="heading 3"/>
    <w:basedOn w:val="Normal"/>
    <w:uiPriority w:val="9"/>
    <w:semiHidden/>
    <w:unhideWhenUsed/>
    <w:qFormat/>
    <w:pPr>
      <w:suppressAutoHyphens/>
      <w:spacing w:before="100" w:beforeAutospacing="1" w:after="100" w:afterAutospacing="1"/>
      <w:outlineLvl w:val="2"/>
    </w:pPr>
    <w:rPr>
      <w:b/>
      <w:bCs/>
      <w:sz w:val="27"/>
      <w:szCs w:val="27"/>
      <w:lang w:eastAsia="en-US"/>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character" w:customStyle="1" w:styleId="Absatz-Standardschriftart">
    <w:name w:val="Absatz-Standardschriftart"/>
    <w:rPr>
      <w:w w:val="100"/>
      <w:position w:val="-1"/>
      <w:effect w:val="none"/>
      <w:vertAlign w:val="baseline"/>
      <w:cs w:val="0"/>
      <w:em w:val="none"/>
    </w:rPr>
  </w:style>
  <w:style w:type="character" w:styleId="FollowedHyperlink">
    <w:name w:val="FollowedHyperlink"/>
    <w:rPr>
      <w:color w:val="800080"/>
      <w:w w:val="100"/>
      <w:position w:val="-1"/>
      <w:u w:val="single"/>
      <w:effect w:val="none"/>
      <w:vertAlign w:val="baseline"/>
      <w:cs w:val="0"/>
      <w:em w:val="none"/>
    </w:rPr>
  </w:style>
  <w:style w:type="paragraph" w:customStyle="1" w:styleId="Heading">
    <w:name w:val="Heading"/>
    <w:basedOn w:val="Normal"/>
    <w:next w:val="BodyText"/>
    <w:pPr>
      <w:keepNext/>
      <w:spacing w:before="240" w:after="120"/>
    </w:pPr>
    <w:rPr>
      <w:rFonts w:ascii="Arial" w:eastAsia="MS Mincho" w:hAnsi="Arial" w:cs="Tahoma"/>
      <w:sz w:val="28"/>
      <w:szCs w:val="28"/>
    </w:rPr>
  </w:style>
  <w:style w:type="paragraph" w:styleId="BodyText">
    <w:name w:val="Body Text"/>
    <w:basedOn w:val="Normal"/>
    <w:pPr>
      <w:spacing w:after="120"/>
    </w:pPr>
  </w:style>
  <w:style w:type="paragraph" w:styleId="List">
    <w:name w:val="List"/>
    <w:basedOn w:val="BodyText"/>
  </w:style>
  <w:style w:type="paragraph" w:styleId="Caption">
    <w:name w:val="caption"/>
    <w:basedOn w:val="Normal"/>
    <w:pPr>
      <w:suppressLineNumbers/>
      <w:spacing w:before="120" w:after="120"/>
    </w:pPr>
    <w:rPr>
      <w:i/>
      <w:iCs/>
    </w:rPr>
  </w:style>
  <w:style w:type="paragraph" w:customStyle="1" w:styleId="Index">
    <w:name w:val="Index"/>
    <w:basedOn w:val="Normal"/>
    <w:pPr>
      <w:suppressLineNumbers/>
    </w:pPr>
  </w:style>
  <w:style w:type="paragraph" w:customStyle="1" w:styleId="authorname">
    <w:name w:val="author name"/>
    <w:basedOn w:val="Normal"/>
    <w:next w:val="Normal"/>
    <w:pPr>
      <w:autoSpaceDE w:val="0"/>
    </w:pPr>
    <w:rPr>
      <w:rFonts w:ascii="HAMECN+TimesNewRoman" w:hAnsi="HAMECN+TimesNewRoman"/>
    </w:rPr>
  </w:style>
  <w:style w:type="paragraph" w:customStyle="1" w:styleId="authoraffiliation">
    <w:name w:val="author affiliation"/>
    <w:basedOn w:val="Normal"/>
    <w:next w:val="Normal"/>
    <w:pPr>
      <w:autoSpaceDE w:val="0"/>
    </w:pPr>
    <w:rPr>
      <w:rFonts w:ascii="HAMECN+TimesNewRoman" w:hAnsi="HAMECN+TimesNewRoman"/>
    </w:rPr>
  </w:style>
  <w:style w:type="paragraph" w:customStyle="1" w:styleId="WW-Default">
    <w:name w:val="WW-Default"/>
    <w:pPr>
      <w:autoSpaceDE w:val="0"/>
      <w:spacing w:line="1" w:lineRule="atLeast"/>
      <w:ind w:leftChars="-1" w:left="-1" w:hangingChars="1" w:hanging="1"/>
      <w:textDirection w:val="btLr"/>
      <w:textAlignment w:val="top"/>
      <w:outlineLvl w:val="0"/>
    </w:pPr>
    <w:rPr>
      <w:rFonts w:ascii="HAMEHF+TimesNewRoman" w:eastAsia="Arial" w:hAnsi="HAMEHF+TimesNewRoman" w:cs="HAMEHF+TimesNewRoman"/>
      <w:color w:val="000000"/>
      <w:position w:val="-1"/>
      <w:lang w:eastAsia="ar-SA"/>
    </w:rPr>
  </w:style>
  <w:style w:type="paragraph" w:customStyle="1" w:styleId="abstract">
    <w:name w:val="abstract"/>
    <w:basedOn w:val="WW-Default"/>
    <w:next w:val="WW-Default"/>
    <w:rPr>
      <w:rFonts w:cs="Times New Roman"/>
      <w:color w:val="auto"/>
    </w:rPr>
  </w:style>
  <w:style w:type="paragraph" w:customStyle="1" w:styleId="sectionhead1">
    <w:name w:val="section head (1)"/>
    <w:basedOn w:val="WW-Default"/>
    <w:next w:val="WW-Default"/>
    <w:rPr>
      <w:rFonts w:cs="Times New Roman"/>
      <w:color w:val="auto"/>
    </w:rPr>
  </w:style>
  <w:style w:type="paragraph" w:customStyle="1" w:styleId="text">
    <w:name w:val="text"/>
    <w:basedOn w:val="WW-Default"/>
    <w:next w:val="WW-Default"/>
    <w:rPr>
      <w:rFonts w:cs="Times New Roman"/>
      <w:color w:val="auto"/>
    </w:rPr>
  </w:style>
  <w:style w:type="paragraph" w:customStyle="1" w:styleId="Head2">
    <w:name w:val="Head 2"/>
    <w:basedOn w:val="WW-Default"/>
    <w:next w:val="WW-Default"/>
    <w:rPr>
      <w:rFonts w:cs="Times New Roman"/>
      <w:color w:val="auto"/>
    </w:rPr>
  </w:style>
  <w:style w:type="paragraph" w:customStyle="1" w:styleId="sectionheadnonums">
    <w:name w:val="section head (no nums)"/>
    <w:basedOn w:val="WW-Default"/>
    <w:next w:val="WW-Default"/>
    <w:rPr>
      <w:rFonts w:ascii="HAMECN+TimesNewRoman" w:hAnsi="HAMECN+TimesNewRoman" w:cs="Times New Roman"/>
      <w:color w:val="auto"/>
    </w:rPr>
  </w:style>
  <w:style w:type="paragraph" w:customStyle="1" w:styleId="references">
    <w:name w:val="references"/>
    <w:basedOn w:val="WW-Default"/>
    <w:next w:val="WW-Default"/>
    <w:rPr>
      <w:rFonts w:ascii="HAMECN+TimesNewRoman" w:hAnsi="HAMECN+TimesNewRoman" w:cs="Times New Roman"/>
      <w:color w:val="auto"/>
    </w:rPr>
  </w:style>
  <w:style w:type="paragraph" w:customStyle="1" w:styleId="TableContents">
    <w:name w:val="Table Contents"/>
    <w:basedOn w:val="Normal"/>
    <w:pPr>
      <w:suppressLineNumbers/>
    </w:pPr>
  </w:style>
  <w:style w:type="paragraph" w:customStyle="1" w:styleId="TableHeading">
    <w:name w:val="Table Heading"/>
    <w:basedOn w:val="TableContents"/>
    <w:pPr>
      <w:jc w:val="center"/>
    </w:pPr>
    <w:rPr>
      <w:b/>
      <w:bCs/>
    </w:rPr>
  </w:style>
  <w:style w:type="paragraph" w:styleId="ListParagraph">
    <w:name w:val="List Paragraph"/>
    <w:basedOn w:val="Normal"/>
    <w:pPr>
      <w:suppressAutoHyphens/>
      <w:spacing w:after="200" w:line="276" w:lineRule="auto"/>
      <w:ind w:left="720"/>
      <w:contextualSpacing/>
    </w:pPr>
    <w:rPr>
      <w:rFonts w:ascii="Calibri" w:eastAsia="Calibri" w:hAnsi="Calibri"/>
      <w:sz w:val="22"/>
      <w:szCs w:val="22"/>
      <w:lang w:eastAsia="en-US"/>
    </w:rPr>
  </w:style>
  <w:style w:type="character" w:styleId="Hyperlink">
    <w:name w:val="Hyperlink"/>
    <w:qFormat/>
    <w:rPr>
      <w:color w:val="0000FF"/>
      <w:w w:val="100"/>
      <w:position w:val="-1"/>
      <w:u w:val="single"/>
      <w:effect w:val="none"/>
      <w:vertAlign w:val="baseline"/>
      <w:cs w:val="0"/>
      <w:em w:val="none"/>
    </w:rPr>
  </w:style>
  <w:style w:type="table" w:styleId="TableGrid">
    <w:name w:val="Table Grid"/>
    <w:basedOn w:val="TableNormal"/>
    <w:pPr>
      <w:suppressAutoHyphens/>
      <w:spacing w:line="1" w:lineRule="atLeast"/>
      <w:ind w:leftChars="-1" w:left="-1" w:hangingChars="1" w:hanging="1"/>
      <w:textDirection w:val="btLr"/>
      <w:textAlignment w:val="top"/>
      <w:outlineLvl w:val="0"/>
    </w:pPr>
    <w:rPr>
      <w:position w:val="-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qFormat/>
    <w:pPr>
      <w:tabs>
        <w:tab w:val="center" w:pos="4680"/>
        <w:tab w:val="right" w:pos="9360"/>
      </w:tabs>
    </w:pPr>
  </w:style>
  <w:style w:type="character" w:customStyle="1" w:styleId="HeaderChar">
    <w:name w:val="Header Char"/>
    <w:rPr>
      <w:w w:val="100"/>
      <w:position w:val="-1"/>
      <w:sz w:val="24"/>
      <w:szCs w:val="24"/>
      <w:effect w:val="none"/>
      <w:vertAlign w:val="baseline"/>
      <w:cs w:val="0"/>
      <w:em w:val="none"/>
      <w:lang w:eastAsia="ar-SA"/>
    </w:rPr>
  </w:style>
  <w:style w:type="paragraph" w:styleId="Footer">
    <w:name w:val="footer"/>
    <w:basedOn w:val="Normal"/>
    <w:qFormat/>
    <w:pPr>
      <w:tabs>
        <w:tab w:val="center" w:pos="4680"/>
        <w:tab w:val="right" w:pos="9360"/>
      </w:tabs>
    </w:pPr>
  </w:style>
  <w:style w:type="character" w:customStyle="1" w:styleId="FooterChar">
    <w:name w:val="Footer Char"/>
    <w:rPr>
      <w:w w:val="100"/>
      <w:position w:val="-1"/>
      <w:sz w:val="24"/>
      <w:szCs w:val="24"/>
      <w:effect w:val="none"/>
      <w:vertAlign w:val="baseline"/>
      <w:cs w:val="0"/>
      <w:em w:val="none"/>
      <w:lang w:eastAsia="ar-SA"/>
    </w:rPr>
  </w:style>
  <w:style w:type="paragraph" w:styleId="BalloonText">
    <w:name w:val="Balloon Text"/>
    <w:basedOn w:val="Normal"/>
    <w:qFormat/>
    <w:rPr>
      <w:rFonts w:ascii="Tahoma" w:hAnsi="Tahoma" w:cs="Tahoma"/>
      <w:sz w:val="16"/>
      <w:szCs w:val="16"/>
    </w:rPr>
  </w:style>
  <w:style w:type="character" w:customStyle="1" w:styleId="BalloonTextChar">
    <w:name w:val="Balloon Text Char"/>
    <w:rPr>
      <w:rFonts w:ascii="Tahoma" w:hAnsi="Tahoma" w:cs="Tahoma"/>
      <w:w w:val="100"/>
      <w:position w:val="-1"/>
      <w:sz w:val="16"/>
      <w:szCs w:val="16"/>
      <w:effect w:val="none"/>
      <w:vertAlign w:val="baseline"/>
      <w:cs w:val="0"/>
      <w:em w:val="none"/>
      <w:lang w:eastAsia="ar-SA"/>
    </w:rPr>
  </w:style>
  <w:style w:type="paragraph" w:customStyle="1" w:styleId="Author">
    <w:name w:val="Author"/>
    <w:basedOn w:val="Normal"/>
    <w:pPr>
      <w:suppressAutoHyphens/>
      <w:spacing w:after="240"/>
      <w:jc w:val="center"/>
    </w:pPr>
    <w:rPr>
      <w:b/>
      <w:sz w:val="20"/>
      <w:szCs w:val="20"/>
      <w:lang w:eastAsia="en-US"/>
    </w:rPr>
  </w:style>
  <w:style w:type="paragraph" w:styleId="NormalWeb">
    <w:name w:val="Normal (Web)"/>
    <w:basedOn w:val="Normal"/>
    <w:qFormat/>
    <w:pPr>
      <w:suppressAutoHyphens/>
      <w:spacing w:before="100" w:beforeAutospacing="1" w:after="100" w:afterAutospacing="1"/>
    </w:pPr>
    <w:rPr>
      <w:lang w:val="id-ID" w:eastAsia="id-ID"/>
    </w:rPr>
  </w:style>
  <w:style w:type="paragraph" w:styleId="Bibliography">
    <w:name w:val="Bibliography"/>
    <w:basedOn w:val="Normal"/>
    <w:next w:val="Normal"/>
    <w:qFormat/>
  </w:style>
  <w:style w:type="paragraph" w:styleId="HTMLPreformatted">
    <w:name w:val="HTML Preformatted"/>
    <w:basedOn w:val="Normal"/>
    <w:qFormat/>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pPr>
    <w:rPr>
      <w:rFonts w:ascii="Courier New" w:hAnsi="Courier New" w:cs="Courier New"/>
      <w:sz w:val="20"/>
      <w:szCs w:val="20"/>
      <w:lang w:eastAsia="en-US"/>
    </w:rPr>
  </w:style>
  <w:style w:type="character" w:customStyle="1" w:styleId="HTMLPreformattedChar">
    <w:name w:val="HTML Preformatted Char"/>
    <w:rPr>
      <w:rFonts w:ascii="Courier New" w:hAnsi="Courier New" w:cs="Courier New"/>
      <w:w w:val="100"/>
      <w:position w:val="-1"/>
      <w:effect w:val="none"/>
      <w:vertAlign w:val="baseline"/>
      <w:cs w:val="0"/>
      <w:em w:val="none"/>
    </w:rPr>
  </w:style>
  <w:style w:type="character" w:styleId="UnresolvedMention">
    <w:name w:val="Unresolved Mention"/>
    <w:qFormat/>
    <w:rPr>
      <w:color w:val="605E5C"/>
      <w:w w:val="100"/>
      <w:position w:val="-1"/>
      <w:effect w:val="none"/>
      <w:shd w:val="clear" w:color="auto" w:fill="E1DFDD"/>
      <w:vertAlign w:val="baseline"/>
      <w:cs w:val="0"/>
      <w:em w:val="none"/>
    </w:rPr>
  </w:style>
  <w:style w:type="paragraph" w:styleId="FootnoteText">
    <w:name w:val="footnote text"/>
    <w:basedOn w:val="Normal"/>
    <w:qFormat/>
    <w:rPr>
      <w:sz w:val="20"/>
      <w:szCs w:val="20"/>
    </w:rPr>
  </w:style>
  <w:style w:type="character" w:customStyle="1" w:styleId="FootnoteTextChar">
    <w:name w:val="Footnote Text Char"/>
    <w:rPr>
      <w:w w:val="100"/>
      <w:position w:val="-1"/>
      <w:effect w:val="none"/>
      <w:vertAlign w:val="baseline"/>
      <w:cs w:val="0"/>
      <w:em w:val="none"/>
      <w:lang w:eastAsia="ar-SA"/>
    </w:rPr>
  </w:style>
  <w:style w:type="character" w:styleId="FootnoteReference">
    <w:name w:val="footnote reference"/>
    <w:qFormat/>
    <w:rPr>
      <w:w w:val="100"/>
      <w:position w:val="-1"/>
      <w:effect w:val="none"/>
      <w:vertAlign w:val="superscript"/>
      <w:cs w:val="0"/>
      <w:em w:val="none"/>
    </w:rPr>
  </w:style>
  <w:style w:type="character" w:styleId="Strong">
    <w:name w:val="Strong"/>
    <w:rPr>
      <w:b/>
      <w:bCs/>
      <w:w w:val="100"/>
      <w:position w:val="-1"/>
      <w:effect w:val="none"/>
      <w:vertAlign w:val="baseline"/>
      <w:cs w:val="0"/>
      <w:em w:val="none"/>
    </w:rPr>
  </w:style>
  <w:style w:type="character" w:customStyle="1" w:styleId="apple-converted-space">
    <w:name w:val="apple-converted-space"/>
    <w:rPr>
      <w:w w:val="100"/>
      <w:position w:val="-1"/>
      <w:effect w:val="none"/>
      <w:vertAlign w:val="baseline"/>
      <w:cs w:val="0"/>
      <w:em w:val="none"/>
    </w:rPr>
  </w:style>
  <w:style w:type="character" w:customStyle="1" w:styleId="Heading3Char">
    <w:name w:val="Heading 3 Char"/>
    <w:rPr>
      <w:b/>
      <w:bCs/>
      <w:w w:val="100"/>
      <w:position w:val="-1"/>
      <w:sz w:val="27"/>
      <w:szCs w:val="27"/>
      <w:effect w:val="none"/>
      <w:vertAlign w:val="baseline"/>
      <w:cs w:val="0"/>
      <w:em w:val="none"/>
    </w:rPr>
  </w:style>
  <w:style w:type="character" w:styleId="Emphasis">
    <w:name w:val="Emphasis"/>
    <w:rPr>
      <w:i/>
      <w:iCs/>
      <w:w w:val="100"/>
      <w:position w:val="-1"/>
      <w:effect w:val="none"/>
      <w:vertAlign w:val="baseline"/>
      <w:cs w:val="0"/>
      <w:em w:val="none"/>
    </w:rPr>
  </w:style>
  <w:style w:type="character" w:customStyle="1" w:styleId="Heading2Char">
    <w:name w:val="Heading 2 Char"/>
    <w:rPr>
      <w:rFonts w:ascii="Calibri Light" w:eastAsia="Times New Roman" w:hAnsi="Calibri Light" w:cs="Times New Roman"/>
      <w:b/>
      <w:bCs/>
      <w:i/>
      <w:iCs/>
      <w:w w:val="100"/>
      <w:position w:val="-1"/>
      <w:sz w:val="28"/>
      <w:szCs w:val="28"/>
      <w:effect w:val="none"/>
      <w:vertAlign w:val="baseline"/>
      <w:cs w:val="0"/>
      <w:em w:val="none"/>
      <w:lang w:eastAsia="ar-SA"/>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Pr>
  </w:style>
  <w:style w:type="table" w:customStyle="1" w:styleId="a0">
    <w:basedOn w:val="TableNormal"/>
    <w:tblPr>
      <w:tblStyleRowBandSize w:val="1"/>
      <w:tblStyleColBandSize w:val="1"/>
    </w:tblPr>
  </w:style>
  <w:style w:type="table" w:customStyle="1" w:styleId="a1">
    <w:basedOn w:val="TableNormal"/>
    <w:tblPr>
      <w:tblStyleRowBandSize w:val="1"/>
      <w:tblStyleColBandSize w:val="1"/>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8" Type="http://schemas.openxmlformats.org/officeDocument/2006/relationships/hyperlink" Target="https://jurnal.mtsddicilellang.sch.id/index.php/al-musannif" TargetMode="Externa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211310004661@unisnu.ac.id" TargetMode="External"/><Relationship Id="rId14" Type="http://schemas.openxmlformats.org/officeDocument/2006/relationships/header" Target="header3.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12" Type="http://schemas.openxmlformats.org/officeDocument/2006/relationships/font" Target="fonts/font12.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s>
</file>

<file path=word/_rels/footer3.xml.rels><?xml version="1.0" encoding="UTF-8" standalone="yes"?>
<Relationships xmlns="http://schemas.openxmlformats.org/package/2006/relationships"><Relationship Id="rId1" Type="http://schemas.openxmlformats.org/officeDocument/2006/relationships/hyperlink" Target="http://creativecommons.org/licenses/by/4.0/" TargetMode="External"/></Relationships>
</file>

<file path=word/_rels/header3.xml.rels><?xml version="1.0" encoding="UTF-8" standalone="yes"?>
<Relationships xmlns="http://schemas.openxmlformats.org/package/2006/relationships"><Relationship Id="rId2" Type="http://schemas.openxmlformats.org/officeDocument/2006/relationships/hyperlink" Target="http://u.lipi.go.id/1556179561" TargetMode="External"/><Relationship Id="rId1" Type="http://schemas.openxmlformats.org/officeDocument/2006/relationships/hyperlink" Target="http://u.lipi.go.id/1556116208"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gjL5EloOtUdELrgAaN+RMiEU2IaQ==">CgMxLjAyCGguZ2pkZ3hzMgloLjMwajB6bGw4AHIhMVlhQkwza0ljUHZqWkJxQzV3MFA2c3pOQzYteHZ1dDE1</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CBAF58A5-4C19-42C9-869C-A5661E8291B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0</Pages>
  <Words>18577</Words>
  <Characters>105894</Characters>
  <Application>Microsoft Office Word</Application>
  <DocSecurity>0</DocSecurity>
  <Lines>882</Lines>
  <Paragraphs>2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42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uthor</dc:creator>
  <cp:lastModifiedBy>amelia septia</cp:lastModifiedBy>
  <cp:revision>2</cp:revision>
  <dcterms:created xsi:type="dcterms:W3CDTF">2025-01-15T03:11:00Z</dcterms:created>
  <dcterms:modified xsi:type="dcterms:W3CDTF">2025-01-15T03: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8e23878-efdf-38ac-9f44-f745ddecf44b</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chicago-fullnote-bibliography</vt:lpwstr>
  </property>
  <property fmtid="{D5CDD505-2E9C-101B-9397-08002B2CF9AE}" pid="14" name="Mendeley Recent Style Name 4_1">
    <vt:lpwstr>Chicago Manual of Style 17th edition (full no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